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C975C08" w14:textId="79AA0744" w:rsidR="004373FA" w:rsidRPr="00035C4A" w:rsidRDefault="004373FA">
          <w:pPr>
            <w:pStyle w:val="TOCHeading"/>
            <w:rPr>
              <w:rFonts w:ascii="Times New Roman" w:hAnsi="Times New Roman" w:cs="Times New Roman"/>
              <w:color w:val="000000" w:themeColor="text1"/>
            </w:rPr>
          </w:pPr>
          <w:r w:rsidRPr="00035C4A">
            <w:rPr>
              <w:rFonts w:ascii="Times New Roman" w:hAnsi="Times New Roman" w:cs="Times New Roman"/>
              <w:color w:val="000000" w:themeColor="text1"/>
            </w:rPr>
            <w:t>Contents</w:t>
          </w:r>
        </w:p>
        <w:p w14:paraId="365EFFB5" w14:textId="145E341D" w:rsidR="004373FA" w:rsidRDefault="004373FA">
          <w:pPr>
            <w:pStyle w:val="TOC1"/>
            <w:tabs>
              <w:tab w:val="right" w:leader="dot" w:pos="9350"/>
            </w:tabs>
            <w:rPr>
              <w:noProof/>
            </w:rPr>
          </w:pPr>
          <w:r>
            <w:fldChar w:fldCharType="begin"/>
          </w:r>
          <w:r>
            <w:instrText xml:space="preserve"> TOC \o "1-3" \h \z \u </w:instrText>
          </w:r>
          <w:r>
            <w:fldChar w:fldCharType="separate"/>
          </w:r>
          <w:hyperlink w:anchor="_Toc37578506" w:history="1">
            <w:r w:rsidRPr="00960E48">
              <w:rPr>
                <w:rStyle w:val="Hyperlink"/>
                <w:noProof/>
              </w:rPr>
              <w:t>Chapter 1</w:t>
            </w:r>
            <w:r>
              <w:rPr>
                <w:noProof/>
                <w:webHidden/>
              </w:rPr>
              <w:tab/>
            </w:r>
            <w:r>
              <w:rPr>
                <w:noProof/>
                <w:webHidden/>
              </w:rPr>
              <w:fldChar w:fldCharType="begin"/>
            </w:r>
            <w:r>
              <w:rPr>
                <w:noProof/>
                <w:webHidden/>
              </w:rPr>
              <w:instrText xml:space="preserve"> PAGEREF _Toc37578506 \h </w:instrText>
            </w:r>
            <w:r>
              <w:rPr>
                <w:noProof/>
                <w:webHidden/>
              </w:rPr>
            </w:r>
            <w:r>
              <w:rPr>
                <w:noProof/>
                <w:webHidden/>
              </w:rPr>
              <w:fldChar w:fldCharType="separate"/>
            </w:r>
            <w:r w:rsidR="003F6DF0">
              <w:rPr>
                <w:noProof/>
                <w:webHidden/>
              </w:rPr>
              <w:t>8</w:t>
            </w:r>
            <w:r>
              <w:rPr>
                <w:noProof/>
                <w:webHidden/>
              </w:rPr>
              <w:fldChar w:fldCharType="end"/>
            </w:r>
          </w:hyperlink>
        </w:p>
        <w:p w14:paraId="7584A103" w14:textId="69812F7C" w:rsidR="004373FA" w:rsidRDefault="00C82090">
          <w:pPr>
            <w:pStyle w:val="TOC1"/>
            <w:tabs>
              <w:tab w:val="right" w:leader="dot" w:pos="9350"/>
            </w:tabs>
            <w:rPr>
              <w:noProof/>
            </w:rPr>
          </w:pPr>
          <w:hyperlink w:anchor="_Toc37578507" w:history="1">
            <w:r w:rsidR="004373FA" w:rsidRPr="00960E48">
              <w:rPr>
                <w:rStyle w:val="Hyperlink"/>
                <w:noProof/>
              </w:rPr>
              <w:t>Chapter 2</w:t>
            </w:r>
            <w:r w:rsidR="004373FA">
              <w:rPr>
                <w:noProof/>
                <w:webHidden/>
              </w:rPr>
              <w:tab/>
            </w:r>
            <w:r w:rsidR="004373FA">
              <w:rPr>
                <w:noProof/>
                <w:webHidden/>
              </w:rPr>
              <w:fldChar w:fldCharType="begin"/>
            </w:r>
            <w:r w:rsidR="004373FA">
              <w:rPr>
                <w:noProof/>
                <w:webHidden/>
              </w:rPr>
              <w:instrText xml:space="preserve"> PAGEREF _Toc37578507 \h </w:instrText>
            </w:r>
            <w:r w:rsidR="004373FA">
              <w:rPr>
                <w:noProof/>
                <w:webHidden/>
              </w:rPr>
            </w:r>
            <w:r w:rsidR="004373FA">
              <w:rPr>
                <w:noProof/>
                <w:webHidden/>
              </w:rPr>
              <w:fldChar w:fldCharType="separate"/>
            </w:r>
            <w:r w:rsidR="003F6DF0">
              <w:rPr>
                <w:noProof/>
                <w:webHidden/>
              </w:rPr>
              <w:t>16</w:t>
            </w:r>
            <w:r w:rsidR="004373FA">
              <w:rPr>
                <w:noProof/>
                <w:webHidden/>
              </w:rPr>
              <w:fldChar w:fldCharType="end"/>
            </w:r>
          </w:hyperlink>
        </w:p>
        <w:p w14:paraId="7C21DD42" w14:textId="6AB2093C" w:rsidR="004373FA" w:rsidRDefault="00C82090">
          <w:pPr>
            <w:pStyle w:val="TOC2"/>
            <w:tabs>
              <w:tab w:val="right" w:leader="dot" w:pos="9350"/>
            </w:tabs>
            <w:rPr>
              <w:noProof/>
            </w:rPr>
          </w:pPr>
          <w:hyperlink w:anchor="_Toc37578508" w:history="1">
            <w:r w:rsidR="004373FA" w:rsidRPr="00960E48">
              <w:rPr>
                <w:rStyle w:val="Hyperlink"/>
                <w:noProof/>
              </w:rPr>
              <w:t>2.1. Taxonomy</w:t>
            </w:r>
            <w:r w:rsidR="004373FA">
              <w:rPr>
                <w:noProof/>
                <w:webHidden/>
              </w:rPr>
              <w:tab/>
            </w:r>
            <w:r w:rsidR="004373FA">
              <w:rPr>
                <w:noProof/>
                <w:webHidden/>
              </w:rPr>
              <w:fldChar w:fldCharType="begin"/>
            </w:r>
            <w:r w:rsidR="004373FA">
              <w:rPr>
                <w:noProof/>
                <w:webHidden/>
              </w:rPr>
              <w:instrText xml:space="preserve"> PAGEREF _Toc37578508 \h </w:instrText>
            </w:r>
            <w:r w:rsidR="004373FA">
              <w:rPr>
                <w:noProof/>
                <w:webHidden/>
              </w:rPr>
            </w:r>
            <w:r w:rsidR="004373FA">
              <w:rPr>
                <w:noProof/>
                <w:webHidden/>
              </w:rPr>
              <w:fldChar w:fldCharType="separate"/>
            </w:r>
            <w:r w:rsidR="003F6DF0">
              <w:rPr>
                <w:noProof/>
                <w:webHidden/>
              </w:rPr>
              <w:t>16</w:t>
            </w:r>
            <w:r w:rsidR="004373FA">
              <w:rPr>
                <w:noProof/>
                <w:webHidden/>
              </w:rPr>
              <w:fldChar w:fldCharType="end"/>
            </w:r>
          </w:hyperlink>
        </w:p>
        <w:p w14:paraId="3A321FD8" w14:textId="1E7A9EBC" w:rsidR="004373FA" w:rsidRDefault="00C82090">
          <w:pPr>
            <w:pStyle w:val="TOC2"/>
            <w:tabs>
              <w:tab w:val="right" w:leader="dot" w:pos="9350"/>
            </w:tabs>
            <w:rPr>
              <w:noProof/>
            </w:rPr>
          </w:pPr>
          <w:hyperlink w:anchor="_Toc37578509" w:history="1">
            <w:r w:rsidR="004373FA" w:rsidRPr="00960E48">
              <w:rPr>
                <w:rStyle w:val="Hyperlink"/>
                <w:noProof/>
              </w:rPr>
              <w:t>2.2. Detecting Code in Unstructured Text</w:t>
            </w:r>
            <w:r w:rsidR="004373FA">
              <w:rPr>
                <w:noProof/>
                <w:webHidden/>
              </w:rPr>
              <w:tab/>
            </w:r>
            <w:r w:rsidR="004373FA">
              <w:rPr>
                <w:noProof/>
                <w:webHidden/>
              </w:rPr>
              <w:fldChar w:fldCharType="begin"/>
            </w:r>
            <w:r w:rsidR="004373FA">
              <w:rPr>
                <w:noProof/>
                <w:webHidden/>
              </w:rPr>
              <w:instrText xml:space="preserve"> PAGEREF _Toc37578509 \h </w:instrText>
            </w:r>
            <w:r w:rsidR="004373FA">
              <w:rPr>
                <w:noProof/>
                <w:webHidden/>
              </w:rPr>
            </w:r>
            <w:r w:rsidR="004373FA">
              <w:rPr>
                <w:noProof/>
                <w:webHidden/>
              </w:rPr>
              <w:fldChar w:fldCharType="separate"/>
            </w:r>
            <w:r w:rsidR="003F6DF0">
              <w:rPr>
                <w:noProof/>
                <w:webHidden/>
              </w:rPr>
              <w:t>18</w:t>
            </w:r>
            <w:r w:rsidR="004373FA">
              <w:rPr>
                <w:noProof/>
                <w:webHidden/>
              </w:rPr>
              <w:fldChar w:fldCharType="end"/>
            </w:r>
          </w:hyperlink>
        </w:p>
        <w:p w14:paraId="2FFC667B" w14:textId="606895D8" w:rsidR="004373FA" w:rsidRDefault="00C82090">
          <w:pPr>
            <w:pStyle w:val="TOC2"/>
            <w:tabs>
              <w:tab w:val="right" w:leader="dot" w:pos="9350"/>
            </w:tabs>
            <w:rPr>
              <w:noProof/>
            </w:rPr>
          </w:pPr>
          <w:hyperlink w:anchor="_Toc37578510" w:history="1">
            <w:r w:rsidR="004373FA" w:rsidRPr="00960E48">
              <w:rPr>
                <w:rStyle w:val="Hyperlink"/>
                <w:noProof/>
              </w:rPr>
              <w:t>2.3. Comment Generation</w:t>
            </w:r>
            <w:r w:rsidR="004373FA">
              <w:rPr>
                <w:noProof/>
                <w:webHidden/>
              </w:rPr>
              <w:tab/>
            </w:r>
            <w:r w:rsidR="004373FA">
              <w:rPr>
                <w:noProof/>
                <w:webHidden/>
              </w:rPr>
              <w:fldChar w:fldCharType="begin"/>
            </w:r>
            <w:r w:rsidR="004373FA">
              <w:rPr>
                <w:noProof/>
                <w:webHidden/>
              </w:rPr>
              <w:instrText xml:space="preserve"> PAGEREF _Toc37578510 \h </w:instrText>
            </w:r>
            <w:r w:rsidR="004373FA">
              <w:rPr>
                <w:noProof/>
                <w:webHidden/>
              </w:rPr>
            </w:r>
            <w:r w:rsidR="004373FA">
              <w:rPr>
                <w:noProof/>
                <w:webHidden/>
              </w:rPr>
              <w:fldChar w:fldCharType="separate"/>
            </w:r>
            <w:r w:rsidR="003F6DF0">
              <w:rPr>
                <w:noProof/>
                <w:webHidden/>
              </w:rPr>
              <w:t>19</w:t>
            </w:r>
            <w:r w:rsidR="004373FA">
              <w:rPr>
                <w:noProof/>
                <w:webHidden/>
              </w:rPr>
              <w:fldChar w:fldCharType="end"/>
            </w:r>
          </w:hyperlink>
        </w:p>
        <w:p w14:paraId="00F43B54" w14:textId="43F9BD1D" w:rsidR="004373FA" w:rsidRDefault="00C82090">
          <w:pPr>
            <w:pStyle w:val="TOC2"/>
            <w:tabs>
              <w:tab w:val="right" w:leader="dot" w:pos="9350"/>
            </w:tabs>
            <w:rPr>
              <w:noProof/>
            </w:rPr>
          </w:pPr>
          <w:hyperlink w:anchor="_Toc37578511" w:history="1">
            <w:r w:rsidR="004373FA" w:rsidRPr="00960E48">
              <w:rPr>
                <w:rStyle w:val="Hyperlink"/>
                <w:noProof/>
              </w:rPr>
              <w:t>2.4. Comment Quality</w:t>
            </w:r>
            <w:r w:rsidR="004373FA">
              <w:rPr>
                <w:noProof/>
                <w:webHidden/>
              </w:rPr>
              <w:tab/>
            </w:r>
            <w:r w:rsidR="004373FA">
              <w:rPr>
                <w:noProof/>
                <w:webHidden/>
              </w:rPr>
              <w:fldChar w:fldCharType="begin"/>
            </w:r>
            <w:r w:rsidR="004373FA">
              <w:rPr>
                <w:noProof/>
                <w:webHidden/>
              </w:rPr>
              <w:instrText xml:space="preserve"> PAGEREF _Toc37578511 \h </w:instrText>
            </w:r>
            <w:r w:rsidR="004373FA">
              <w:rPr>
                <w:noProof/>
                <w:webHidden/>
              </w:rPr>
            </w:r>
            <w:r w:rsidR="004373FA">
              <w:rPr>
                <w:noProof/>
                <w:webHidden/>
              </w:rPr>
              <w:fldChar w:fldCharType="separate"/>
            </w:r>
            <w:r w:rsidR="003F6DF0">
              <w:rPr>
                <w:noProof/>
                <w:webHidden/>
              </w:rPr>
              <w:t>21</w:t>
            </w:r>
            <w:r w:rsidR="004373FA">
              <w:rPr>
                <w:noProof/>
                <w:webHidden/>
              </w:rPr>
              <w:fldChar w:fldCharType="end"/>
            </w:r>
          </w:hyperlink>
        </w:p>
        <w:p w14:paraId="3494B34C" w14:textId="3F17528D" w:rsidR="004373FA" w:rsidRDefault="00C82090">
          <w:pPr>
            <w:pStyle w:val="TOC2"/>
            <w:tabs>
              <w:tab w:val="right" w:leader="dot" w:pos="9350"/>
            </w:tabs>
            <w:rPr>
              <w:noProof/>
            </w:rPr>
          </w:pPr>
          <w:hyperlink w:anchor="_Toc37578512" w:history="1">
            <w:r w:rsidR="004373FA" w:rsidRPr="00960E48">
              <w:rPr>
                <w:rStyle w:val="Hyperlink"/>
                <w:noProof/>
              </w:rPr>
              <w:t>2.5. Automated Summarization and Text Detection</w:t>
            </w:r>
            <w:r w:rsidR="004373FA">
              <w:rPr>
                <w:noProof/>
                <w:webHidden/>
              </w:rPr>
              <w:tab/>
            </w:r>
            <w:r w:rsidR="004373FA">
              <w:rPr>
                <w:noProof/>
                <w:webHidden/>
              </w:rPr>
              <w:fldChar w:fldCharType="begin"/>
            </w:r>
            <w:r w:rsidR="004373FA">
              <w:rPr>
                <w:noProof/>
                <w:webHidden/>
              </w:rPr>
              <w:instrText xml:space="preserve"> PAGEREF _Toc37578512 \h </w:instrText>
            </w:r>
            <w:r w:rsidR="004373FA">
              <w:rPr>
                <w:noProof/>
                <w:webHidden/>
              </w:rPr>
            </w:r>
            <w:r w:rsidR="004373FA">
              <w:rPr>
                <w:noProof/>
                <w:webHidden/>
              </w:rPr>
              <w:fldChar w:fldCharType="separate"/>
            </w:r>
            <w:r w:rsidR="003F6DF0">
              <w:rPr>
                <w:noProof/>
                <w:webHidden/>
              </w:rPr>
              <w:t>23</w:t>
            </w:r>
            <w:r w:rsidR="004373FA">
              <w:rPr>
                <w:noProof/>
                <w:webHidden/>
              </w:rPr>
              <w:fldChar w:fldCharType="end"/>
            </w:r>
          </w:hyperlink>
        </w:p>
        <w:p w14:paraId="47AF43C6" w14:textId="6D582CF4" w:rsidR="004373FA" w:rsidRDefault="00C82090">
          <w:pPr>
            <w:pStyle w:val="TOC1"/>
            <w:tabs>
              <w:tab w:val="right" w:leader="dot" w:pos="9350"/>
            </w:tabs>
            <w:rPr>
              <w:noProof/>
            </w:rPr>
          </w:pPr>
          <w:hyperlink w:anchor="_Toc37578513" w:history="1">
            <w:r w:rsidR="004373FA" w:rsidRPr="00960E48">
              <w:rPr>
                <w:rStyle w:val="Hyperlink"/>
                <w:noProof/>
              </w:rPr>
              <w:t>Chapter 3</w:t>
            </w:r>
            <w:r w:rsidR="004373FA">
              <w:rPr>
                <w:noProof/>
                <w:webHidden/>
              </w:rPr>
              <w:tab/>
            </w:r>
            <w:r w:rsidR="004373FA">
              <w:rPr>
                <w:noProof/>
                <w:webHidden/>
              </w:rPr>
              <w:fldChar w:fldCharType="begin"/>
            </w:r>
            <w:r w:rsidR="004373FA">
              <w:rPr>
                <w:noProof/>
                <w:webHidden/>
              </w:rPr>
              <w:instrText xml:space="preserve"> PAGEREF _Toc37578513 \h </w:instrText>
            </w:r>
            <w:r w:rsidR="004373FA">
              <w:rPr>
                <w:noProof/>
                <w:webHidden/>
              </w:rPr>
            </w:r>
            <w:r w:rsidR="004373FA">
              <w:rPr>
                <w:noProof/>
                <w:webHidden/>
              </w:rPr>
              <w:fldChar w:fldCharType="separate"/>
            </w:r>
            <w:r w:rsidR="003F6DF0">
              <w:rPr>
                <w:noProof/>
                <w:webHidden/>
              </w:rPr>
              <w:t>26</w:t>
            </w:r>
            <w:r w:rsidR="004373FA">
              <w:rPr>
                <w:noProof/>
                <w:webHidden/>
              </w:rPr>
              <w:fldChar w:fldCharType="end"/>
            </w:r>
          </w:hyperlink>
        </w:p>
        <w:p w14:paraId="29C7EE1E" w14:textId="1A233BCF" w:rsidR="004373FA" w:rsidRDefault="00C82090">
          <w:pPr>
            <w:pStyle w:val="TOC1"/>
            <w:tabs>
              <w:tab w:val="right" w:leader="dot" w:pos="9350"/>
            </w:tabs>
            <w:rPr>
              <w:noProof/>
            </w:rPr>
          </w:pPr>
          <w:hyperlink w:anchor="_Toc37578514" w:history="1">
            <w:r w:rsidR="004373FA" w:rsidRPr="00960E48">
              <w:rPr>
                <w:rStyle w:val="Hyperlink"/>
                <w:noProof/>
              </w:rPr>
              <w:t>Chapter 4</w:t>
            </w:r>
            <w:r w:rsidR="004373FA">
              <w:rPr>
                <w:noProof/>
                <w:webHidden/>
              </w:rPr>
              <w:tab/>
            </w:r>
            <w:r w:rsidR="004373FA">
              <w:rPr>
                <w:noProof/>
                <w:webHidden/>
              </w:rPr>
              <w:fldChar w:fldCharType="begin"/>
            </w:r>
            <w:r w:rsidR="004373FA">
              <w:rPr>
                <w:noProof/>
                <w:webHidden/>
              </w:rPr>
              <w:instrText xml:space="preserve"> PAGEREF _Toc37578514 \h </w:instrText>
            </w:r>
            <w:r w:rsidR="004373FA">
              <w:rPr>
                <w:noProof/>
                <w:webHidden/>
              </w:rPr>
            </w:r>
            <w:r w:rsidR="004373FA">
              <w:rPr>
                <w:noProof/>
                <w:webHidden/>
              </w:rPr>
              <w:fldChar w:fldCharType="separate"/>
            </w:r>
            <w:r w:rsidR="003F6DF0">
              <w:rPr>
                <w:noProof/>
                <w:webHidden/>
              </w:rPr>
              <w:t>39</w:t>
            </w:r>
            <w:r w:rsidR="004373FA">
              <w:rPr>
                <w:noProof/>
                <w:webHidden/>
              </w:rPr>
              <w:fldChar w:fldCharType="end"/>
            </w:r>
          </w:hyperlink>
        </w:p>
        <w:p w14:paraId="7606B555" w14:textId="0898DB18" w:rsidR="004373FA" w:rsidRDefault="00C82090">
          <w:pPr>
            <w:pStyle w:val="TOC1"/>
            <w:tabs>
              <w:tab w:val="right" w:leader="dot" w:pos="9350"/>
            </w:tabs>
            <w:rPr>
              <w:noProof/>
            </w:rPr>
          </w:pPr>
          <w:hyperlink w:anchor="_Toc37578515" w:history="1">
            <w:r w:rsidR="004373FA" w:rsidRPr="00960E48">
              <w:rPr>
                <w:rStyle w:val="Hyperlink"/>
                <w:noProof/>
              </w:rPr>
              <w:t>Chapter 5</w:t>
            </w:r>
            <w:r w:rsidR="004373FA">
              <w:rPr>
                <w:noProof/>
                <w:webHidden/>
              </w:rPr>
              <w:tab/>
            </w:r>
            <w:r w:rsidR="004373FA">
              <w:rPr>
                <w:noProof/>
                <w:webHidden/>
              </w:rPr>
              <w:fldChar w:fldCharType="begin"/>
            </w:r>
            <w:r w:rsidR="004373FA">
              <w:rPr>
                <w:noProof/>
                <w:webHidden/>
              </w:rPr>
              <w:instrText xml:space="preserve"> PAGEREF _Toc37578515 \h </w:instrText>
            </w:r>
            <w:r w:rsidR="004373FA">
              <w:rPr>
                <w:noProof/>
                <w:webHidden/>
              </w:rPr>
            </w:r>
            <w:r w:rsidR="004373FA">
              <w:rPr>
                <w:noProof/>
                <w:webHidden/>
              </w:rPr>
              <w:fldChar w:fldCharType="separate"/>
            </w:r>
            <w:r w:rsidR="003F6DF0">
              <w:rPr>
                <w:noProof/>
                <w:webHidden/>
              </w:rPr>
              <w:t>46</w:t>
            </w:r>
            <w:r w:rsidR="004373FA">
              <w:rPr>
                <w:noProof/>
                <w:webHidden/>
              </w:rPr>
              <w:fldChar w:fldCharType="end"/>
            </w:r>
          </w:hyperlink>
        </w:p>
        <w:p w14:paraId="7A67862C" w14:textId="5C6AA2C5" w:rsidR="004373FA" w:rsidRDefault="00C82090">
          <w:pPr>
            <w:pStyle w:val="TOC2"/>
            <w:tabs>
              <w:tab w:val="right" w:leader="dot" w:pos="9350"/>
            </w:tabs>
            <w:rPr>
              <w:noProof/>
            </w:rPr>
          </w:pPr>
          <w:hyperlink w:anchor="_Toc37578516" w:history="1">
            <w:r w:rsidR="004373FA" w:rsidRPr="00960E48">
              <w:rPr>
                <w:rStyle w:val="Hyperlink"/>
                <w:noProof/>
              </w:rPr>
              <w:t>5.1. Corpus Selection</w:t>
            </w:r>
            <w:r w:rsidR="004373FA">
              <w:rPr>
                <w:noProof/>
                <w:webHidden/>
              </w:rPr>
              <w:tab/>
            </w:r>
            <w:r w:rsidR="004373FA">
              <w:rPr>
                <w:noProof/>
                <w:webHidden/>
              </w:rPr>
              <w:fldChar w:fldCharType="begin"/>
            </w:r>
            <w:r w:rsidR="004373FA">
              <w:rPr>
                <w:noProof/>
                <w:webHidden/>
              </w:rPr>
              <w:instrText xml:space="preserve"> PAGEREF _Toc37578516 \h </w:instrText>
            </w:r>
            <w:r w:rsidR="004373FA">
              <w:rPr>
                <w:noProof/>
                <w:webHidden/>
              </w:rPr>
            </w:r>
            <w:r w:rsidR="004373FA">
              <w:rPr>
                <w:noProof/>
                <w:webHidden/>
              </w:rPr>
              <w:fldChar w:fldCharType="separate"/>
            </w:r>
            <w:r w:rsidR="003F6DF0">
              <w:rPr>
                <w:noProof/>
                <w:webHidden/>
              </w:rPr>
              <w:t>46</w:t>
            </w:r>
            <w:r w:rsidR="004373FA">
              <w:rPr>
                <w:noProof/>
                <w:webHidden/>
              </w:rPr>
              <w:fldChar w:fldCharType="end"/>
            </w:r>
          </w:hyperlink>
        </w:p>
        <w:p w14:paraId="70932F68" w14:textId="6ED66F72" w:rsidR="004373FA" w:rsidRDefault="00C82090">
          <w:pPr>
            <w:pStyle w:val="TOC2"/>
            <w:tabs>
              <w:tab w:val="right" w:leader="dot" w:pos="9350"/>
            </w:tabs>
            <w:rPr>
              <w:noProof/>
            </w:rPr>
          </w:pPr>
          <w:hyperlink w:anchor="_Toc37578517" w:history="1">
            <w:r w:rsidR="004373FA" w:rsidRPr="00960E48">
              <w:rPr>
                <w:rStyle w:val="Hyperlink"/>
                <w:noProof/>
              </w:rPr>
              <w:t>5.2. Comment Extraction</w:t>
            </w:r>
            <w:r w:rsidR="004373FA">
              <w:rPr>
                <w:noProof/>
                <w:webHidden/>
              </w:rPr>
              <w:tab/>
            </w:r>
            <w:r w:rsidR="004373FA">
              <w:rPr>
                <w:noProof/>
                <w:webHidden/>
              </w:rPr>
              <w:fldChar w:fldCharType="begin"/>
            </w:r>
            <w:r w:rsidR="004373FA">
              <w:rPr>
                <w:noProof/>
                <w:webHidden/>
              </w:rPr>
              <w:instrText xml:space="preserve"> PAGEREF _Toc37578517 \h </w:instrText>
            </w:r>
            <w:r w:rsidR="004373FA">
              <w:rPr>
                <w:noProof/>
                <w:webHidden/>
              </w:rPr>
            </w:r>
            <w:r w:rsidR="004373FA">
              <w:rPr>
                <w:noProof/>
                <w:webHidden/>
              </w:rPr>
              <w:fldChar w:fldCharType="separate"/>
            </w:r>
            <w:r w:rsidR="003F6DF0">
              <w:rPr>
                <w:noProof/>
                <w:webHidden/>
              </w:rPr>
              <w:t>47</w:t>
            </w:r>
            <w:r w:rsidR="004373FA">
              <w:rPr>
                <w:noProof/>
                <w:webHidden/>
              </w:rPr>
              <w:fldChar w:fldCharType="end"/>
            </w:r>
          </w:hyperlink>
        </w:p>
        <w:p w14:paraId="598E9880" w14:textId="113BB833" w:rsidR="004373FA" w:rsidRDefault="00C82090">
          <w:pPr>
            <w:pStyle w:val="TOC2"/>
            <w:tabs>
              <w:tab w:val="right" w:leader="dot" w:pos="9350"/>
            </w:tabs>
            <w:rPr>
              <w:noProof/>
            </w:rPr>
          </w:pPr>
          <w:hyperlink w:anchor="_Toc37578518" w:history="1">
            <w:r w:rsidR="004373FA" w:rsidRPr="00960E48">
              <w:rPr>
                <w:rStyle w:val="Hyperlink"/>
                <w:noProof/>
              </w:rPr>
              <w:t>5.3. Manual Classification</w:t>
            </w:r>
            <w:r w:rsidR="004373FA">
              <w:rPr>
                <w:noProof/>
                <w:webHidden/>
              </w:rPr>
              <w:tab/>
            </w:r>
            <w:r w:rsidR="004373FA">
              <w:rPr>
                <w:noProof/>
                <w:webHidden/>
              </w:rPr>
              <w:fldChar w:fldCharType="begin"/>
            </w:r>
            <w:r w:rsidR="004373FA">
              <w:rPr>
                <w:noProof/>
                <w:webHidden/>
              </w:rPr>
              <w:instrText xml:space="preserve"> PAGEREF _Toc37578518 \h </w:instrText>
            </w:r>
            <w:r w:rsidR="004373FA">
              <w:rPr>
                <w:noProof/>
                <w:webHidden/>
              </w:rPr>
            </w:r>
            <w:r w:rsidR="004373FA">
              <w:rPr>
                <w:noProof/>
                <w:webHidden/>
              </w:rPr>
              <w:fldChar w:fldCharType="separate"/>
            </w:r>
            <w:r w:rsidR="003F6DF0">
              <w:rPr>
                <w:noProof/>
                <w:webHidden/>
              </w:rPr>
              <w:t>48</w:t>
            </w:r>
            <w:r w:rsidR="004373FA">
              <w:rPr>
                <w:noProof/>
                <w:webHidden/>
              </w:rPr>
              <w:fldChar w:fldCharType="end"/>
            </w:r>
          </w:hyperlink>
        </w:p>
        <w:p w14:paraId="4E7D39BF" w14:textId="5FD46A29" w:rsidR="004373FA" w:rsidRDefault="00C82090">
          <w:pPr>
            <w:pStyle w:val="TOC1"/>
            <w:tabs>
              <w:tab w:val="right" w:leader="dot" w:pos="9350"/>
            </w:tabs>
            <w:rPr>
              <w:noProof/>
            </w:rPr>
          </w:pPr>
          <w:hyperlink w:anchor="_Toc37578519" w:history="1">
            <w:r w:rsidR="004373FA" w:rsidRPr="00960E48">
              <w:rPr>
                <w:rStyle w:val="Hyperlink"/>
                <w:noProof/>
              </w:rPr>
              <w:t>Chapter 6</w:t>
            </w:r>
            <w:r w:rsidR="004373FA">
              <w:rPr>
                <w:noProof/>
                <w:webHidden/>
              </w:rPr>
              <w:tab/>
            </w:r>
            <w:r w:rsidR="004373FA">
              <w:rPr>
                <w:noProof/>
                <w:webHidden/>
              </w:rPr>
              <w:fldChar w:fldCharType="begin"/>
            </w:r>
            <w:r w:rsidR="004373FA">
              <w:rPr>
                <w:noProof/>
                <w:webHidden/>
              </w:rPr>
              <w:instrText xml:space="preserve"> PAGEREF _Toc37578519 \h </w:instrText>
            </w:r>
            <w:r w:rsidR="004373FA">
              <w:rPr>
                <w:noProof/>
                <w:webHidden/>
              </w:rPr>
            </w:r>
            <w:r w:rsidR="004373FA">
              <w:rPr>
                <w:noProof/>
                <w:webHidden/>
              </w:rPr>
              <w:fldChar w:fldCharType="separate"/>
            </w:r>
            <w:r w:rsidR="003F6DF0">
              <w:rPr>
                <w:noProof/>
                <w:webHidden/>
              </w:rPr>
              <w:t>67</w:t>
            </w:r>
            <w:r w:rsidR="004373FA">
              <w:rPr>
                <w:noProof/>
                <w:webHidden/>
              </w:rPr>
              <w:fldChar w:fldCharType="end"/>
            </w:r>
          </w:hyperlink>
        </w:p>
        <w:p w14:paraId="351D26A9" w14:textId="69CC5275" w:rsidR="004373FA" w:rsidRDefault="00C82090">
          <w:pPr>
            <w:pStyle w:val="TOC2"/>
            <w:tabs>
              <w:tab w:val="right" w:leader="dot" w:pos="9350"/>
            </w:tabs>
            <w:rPr>
              <w:noProof/>
            </w:rPr>
          </w:pPr>
          <w:hyperlink w:anchor="_Toc37578520" w:history="1">
            <w:r w:rsidR="004373FA" w:rsidRPr="00960E48">
              <w:rPr>
                <w:rStyle w:val="Hyperlink"/>
                <w:noProof/>
              </w:rPr>
              <w:t>6.1. Syntax-based Approach</w:t>
            </w:r>
            <w:r w:rsidR="004373FA">
              <w:rPr>
                <w:noProof/>
                <w:webHidden/>
              </w:rPr>
              <w:tab/>
            </w:r>
            <w:r w:rsidR="004373FA">
              <w:rPr>
                <w:noProof/>
                <w:webHidden/>
              </w:rPr>
              <w:fldChar w:fldCharType="begin"/>
            </w:r>
            <w:r w:rsidR="004373FA">
              <w:rPr>
                <w:noProof/>
                <w:webHidden/>
              </w:rPr>
              <w:instrText xml:space="preserve"> PAGEREF _Toc37578520 \h </w:instrText>
            </w:r>
            <w:r w:rsidR="004373FA">
              <w:rPr>
                <w:noProof/>
                <w:webHidden/>
              </w:rPr>
            </w:r>
            <w:r w:rsidR="004373FA">
              <w:rPr>
                <w:noProof/>
                <w:webHidden/>
              </w:rPr>
              <w:fldChar w:fldCharType="separate"/>
            </w:r>
            <w:r w:rsidR="003F6DF0">
              <w:rPr>
                <w:noProof/>
                <w:webHidden/>
              </w:rPr>
              <w:t>67</w:t>
            </w:r>
            <w:r w:rsidR="004373FA">
              <w:rPr>
                <w:noProof/>
                <w:webHidden/>
              </w:rPr>
              <w:fldChar w:fldCharType="end"/>
            </w:r>
          </w:hyperlink>
        </w:p>
        <w:p w14:paraId="3A60E5CE" w14:textId="121E6131" w:rsidR="004373FA" w:rsidRDefault="00C82090">
          <w:pPr>
            <w:pStyle w:val="TOC2"/>
            <w:tabs>
              <w:tab w:val="right" w:leader="dot" w:pos="9350"/>
            </w:tabs>
            <w:rPr>
              <w:noProof/>
            </w:rPr>
          </w:pPr>
          <w:hyperlink w:anchor="_Toc37578521" w:history="1">
            <w:r w:rsidR="004373FA" w:rsidRPr="00960E48">
              <w:rPr>
                <w:rStyle w:val="Hyperlink"/>
                <w:noProof/>
              </w:rPr>
              <w:t>6.2. Bag of Words Approach</w:t>
            </w:r>
            <w:r w:rsidR="004373FA">
              <w:rPr>
                <w:noProof/>
                <w:webHidden/>
              </w:rPr>
              <w:tab/>
            </w:r>
            <w:r w:rsidR="004373FA">
              <w:rPr>
                <w:noProof/>
                <w:webHidden/>
              </w:rPr>
              <w:fldChar w:fldCharType="begin"/>
            </w:r>
            <w:r w:rsidR="004373FA">
              <w:rPr>
                <w:noProof/>
                <w:webHidden/>
              </w:rPr>
              <w:instrText xml:space="preserve"> PAGEREF _Toc37578521 \h </w:instrText>
            </w:r>
            <w:r w:rsidR="004373FA">
              <w:rPr>
                <w:noProof/>
                <w:webHidden/>
              </w:rPr>
            </w:r>
            <w:r w:rsidR="004373FA">
              <w:rPr>
                <w:noProof/>
                <w:webHidden/>
              </w:rPr>
              <w:fldChar w:fldCharType="separate"/>
            </w:r>
            <w:r w:rsidR="003F6DF0">
              <w:rPr>
                <w:noProof/>
                <w:webHidden/>
              </w:rPr>
              <w:t>68</w:t>
            </w:r>
            <w:r w:rsidR="004373FA">
              <w:rPr>
                <w:noProof/>
                <w:webHidden/>
              </w:rPr>
              <w:fldChar w:fldCharType="end"/>
            </w:r>
          </w:hyperlink>
        </w:p>
        <w:p w14:paraId="325CE375" w14:textId="7383C5ED" w:rsidR="004373FA" w:rsidRDefault="00C82090">
          <w:pPr>
            <w:pStyle w:val="TOC2"/>
            <w:tabs>
              <w:tab w:val="right" w:leader="dot" w:pos="9350"/>
            </w:tabs>
            <w:rPr>
              <w:noProof/>
            </w:rPr>
          </w:pPr>
          <w:hyperlink w:anchor="_Toc37578522" w:history="1">
            <w:r w:rsidR="004373FA" w:rsidRPr="00960E48">
              <w:rPr>
                <w:rStyle w:val="Hyperlink"/>
                <w:noProof/>
              </w:rPr>
              <w:t>6.3. Frequency-based Approach</w:t>
            </w:r>
            <w:r w:rsidR="004373FA">
              <w:rPr>
                <w:noProof/>
                <w:webHidden/>
              </w:rPr>
              <w:tab/>
            </w:r>
            <w:r w:rsidR="004373FA">
              <w:rPr>
                <w:noProof/>
                <w:webHidden/>
              </w:rPr>
              <w:fldChar w:fldCharType="begin"/>
            </w:r>
            <w:r w:rsidR="004373FA">
              <w:rPr>
                <w:noProof/>
                <w:webHidden/>
              </w:rPr>
              <w:instrText xml:space="preserve"> PAGEREF _Toc37578522 \h </w:instrText>
            </w:r>
            <w:r w:rsidR="004373FA">
              <w:rPr>
                <w:noProof/>
                <w:webHidden/>
              </w:rPr>
            </w:r>
            <w:r w:rsidR="004373FA">
              <w:rPr>
                <w:noProof/>
                <w:webHidden/>
              </w:rPr>
              <w:fldChar w:fldCharType="separate"/>
            </w:r>
            <w:r w:rsidR="003F6DF0">
              <w:rPr>
                <w:noProof/>
                <w:webHidden/>
              </w:rPr>
              <w:t>70</w:t>
            </w:r>
            <w:r w:rsidR="004373FA">
              <w:rPr>
                <w:noProof/>
                <w:webHidden/>
              </w:rPr>
              <w:fldChar w:fldCharType="end"/>
            </w:r>
          </w:hyperlink>
        </w:p>
        <w:p w14:paraId="308ECE41" w14:textId="21FB21F8" w:rsidR="004373FA" w:rsidRDefault="00C82090">
          <w:pPr>
            <w:pStyle w:val="TOC1"/>
            <w:tabs>
              <w:tab w:val="right" w:leader="dot" w:pos="9350"/>
            </w:tabs>
            <w:rPr>
              <w:noProof/>
            </w:rPr>
          </w:pPr>
          <w:hyperlink w:anchor="_Toc37578523" w:history="1">
            <w:r w:rsidR="004373FA" w:rsidRPr="00960E48">
              <w:rPr>
                <w:rStyle w:val="Hyperlink"/>
                <w:noProof/>
              </w:rPr>
              <w:t>Chapter 7</w:t>
            </w:r>
            <w:r w:rsidR="004373FA">
              <w:rPr>
                <w:noProof/>
                <w:webHidden/>
              </w:rPr>
              <w:tab/>
            </w:r>
            <w:r w:rsidR="004373FA">
              <w:rPr>
                <w:noProof/>
                <w:webHidden/>
              </w:rPr>
              <w:fldChar w:fldCharType="begin"/>
            </w:r>
            <w:r w:rsidR="004373FA">
              <w:rPr>
                <w:noProof/>
                <w:webHidden/>
              </w:rPr>
              <w:instrText xml:space="preserve"> PAGEREF _Toc37578523 \h </w:instrText>
            </w:r>
            <w:r w:rsidR="004373FA">
              <w:rPr>
                <w:noProof/>
                <w:webHidden/>
              </w:rPr>
            </w:r>
            <w:r w:rsidR="004373FA">
              <w:rPr>
                <w:noProof/>
                <w:webHidden/>
              </w:rPr>
              <w:fldChar w:fldCharType="separate"/>
            </w:r>
            <w:r w:rsidR="003F6DF0">
              <w:rPr>
                <w:noProof/>
                <w:webHidden/>
              </w:rPr>
              <w:t>74</w:t>
            </w:r>
            <w:r w:rsidR="004373FA">
              <w:rPr>
                <w:noProof/>
                <w:webHidden/>
              </w:rPr>
              <w:fldChar w:fldCharType="end"/>
            </w:r>
          </w:hyperlink>
        </w:p>
        <w:p w14:paraId="718B69C7" w14:textId="1835FD9A" w:rsidR="004373FA" w:rsidRDefault="00C82090">
          <w:pPr>
            <w:pStyle w:val="TOC1"/>
            <w:tabs>
              <w:tab w:val="right" w:leader="dot" w:pos="9350"/>
            </w:tabs>
            <w:rPr>
              <w:noProof/>
            </w:rPr>
          </w:pPr>
          <w:hyperlink w:anchor="_Toc37578524" w:history="1">
            <w:r w:rsidR="004373FA" w:rsidRPr="00960E48">
              <w:rPr>
                <w:rStyle w:val="Hyperlink"/>
                <w:noProof/>
              </w:rPr>
              <w:t>Chapter 8</w:t>
            </w:r>
            <w:r w:rsidR="004373FA">
              <w:rPr>
                <w:noProof/>
                <w:webHidden/>
              </w:rPr>
              <w:tab/>
            </w:r>
            <w:r w:rsidR="004373FA">
              <w:rPr>
                <w:noProof/>
                <w:webHidden/>
              </w:rPr>
              <w:fldChar w:fldCharType="begin"/>
            </w:r>
            <w:r w:rsidR="004373FA">
              <w:rPr>
                <w:noProof/>
                <w:webHidden/>
              </w:rPr>
              <w:instrText xml:space="preserve"> PAGEREF _Toc37578524 \h </w:instrText>
            </w:r>
            <w:r w:rsidR="004373FA">
              <w:rPr>
                <w:noProof/>
                <w:webHidden/>
              </w:rPr>
            </w:r>
            <w:r w:rsidR="004373FA">
              <w:rPr>
                <w:noProof/>
                <w:webHidden/>
              </w:rPr>
              <w:fldChar w:fldCharType="separate"/>
            </w:r>
            <w:r w:rsidR="003F6DF0">
              <w:rPr>
                <w:noProof/>
                <w:webHidden/>
              </w:rPr>
              <w:t>79</w:t>
            </w:r>
            <w:r w:rsidR="004373FA">
              <w:rPr>
                <w:noProof/>
                <w:webHidden/>
              </w:rPr>
              <w:fldChar w:fldCharType="end"/>
            </w:r>
          </w:hyperlink>
        </w:p>
        <w:p w14:paraId="0C65F327" w14:textId="6848CB9A" w:rsidR="004373FA" w:rsidRDefault="00C82090">
          <w:pPr>
            <w:pStyle w:val="TOC1"/>
            <w:tabs>
              <w:tab w:val="right" w:leader="dot" w:pos="9350"/>
            </w:tabs>
            <w:rPr>
              <w:noProof/>
            </w:rPr>
          </w:pPr>
          <w:hyperlink w:anchor="_Toc37578525" w:history="1">
            <w:r w:rsidR="004373FA" w:rsidRPr="00960E48">
              <w:rPr>
                <w:rStyle w:val="Hyperlink"/>
                <w:noProof/>
              </w:rPr>
              <w:t>Chapter 9</w:t>
            </w:r>
            <w:r w:rsidR="004373FA">
              <w:rPr>
                <w:noProof/>
                <w:webHidden/>
              </w:rPr>
              <w:tab/>
            </w:r>
            <w:r w:rsidR="004373FA">
              <w:rPr>
                <w:noProof/>
                <w:webHidden/>
              </w:rPr>
              <w:fldChar w:fldCharType="begin"/>
            </w:r>
            <w:r w:rsidR="004373FA">
              <w:rPr>
                <w:noProof/>
                <w:webHidden/>
              </w:rPr>
              <w:instrText xml:space="preserve"> PAGEREF _Toc37578525 \h </w:instrText>
            </w:r>
            <w:r w:rsidR="004373FA">
              <w:rPr>
                <w:noProof/>
                <w:webHidden/>
              </w:rPr>
            </w:r>
            <w:r w:rsidR="004373FA">
              <w:rPr>
                <w:noProof/>
                <w:webHidden/>
              </w:rPr>
              <w:fldChar w:fldCharType="separate"/>
            </w:r>
            <w:r w:rsidR="003F6DF0">
              <w:rPr>
                <w:noProof/>
                <w:webHidden/>
              </w:rPr>
              <w:t>85</w:t>
            </w:r>
            <w:r w:rsidR="004373FA">
              <w:rPr>
                <w:noProof/>
                <w:webHidden/>
              </w:rPr>
              <w:fldChar w:fldCharType="end"/>
            </w:r>
          </w:hyperlink>
        </w:p>
        <w:p w14:paraId="3E2DDC63" w14:textId="63C7E605" w:rsidR="004373FA" w:rsidRDefault="00C82090">
          <w:pPr>
            <w:pStyle w:val="TOC1"/>
            <w:tabs>
              <w:tab w:val="right" w:leader="dot" w:pos="9350"/>
            </w:tabs>
            <w:rPr>
              <w:noProof/>
            </w:rPr>
          </w:pPr>
          <w:hyperlink w:anchor="_Toc37578526" w:history="1">
            <w:r w:rsidR="004373FA" w:rsidRPr="00960E48">
              <w:rPr>
                <w:rStyle w:val="Hyperlink"/>
                <w:noProof/>
              </w:rPr>
              <w:t>Chapter 10</w:t>
            </w:r>
            <w:r w:rsidR="004373FA">
              <w:rPr>
                <w:noProof/>
                <w:webHidden/>
              </w:rPr>
              <w:tab/>
            </w:r>
            <w:r w:rsidR="004373FA">
              <w:rPr>
                <w:noProof/>
                <w:webHidden/>
              </w:rPr>
              <w:fldChar w:fldCharType="begin"/>
            </w:r>
            <w:r w:rsidR="004373FA">
              <w:rPr>
                <w:noProof/>
                <w:webHidden/>
              </w:rPr>
              <w:instrText xml:space="preserve"> PAGEREF _Toc37578526 \h </w:instrText>
            </w:r>
            <w:r w:rsidR="004373FA">
              <w:rPr>
                <w:noProof/>
                <w:webHidden/>
              </w:rPr>
            </w:r>
            <w:r w:rsidR="004373FA">
              <w:rPr>
                <w:noProof/>
                <w:webHidden/>
              </w:rPr>
              <w:fldChar w:fldCharType="separate"/>
            </w:r>
            <w:r w:rsidR="003F6DF0">
              <w:rPr>
                <w:noProof/>
                <w:webHidden/>
              </w:rPr>
              <w:t>93</w:t>
            </w:r>
            <w:r w:rsidR="004373FA">
              <w:rPr>
                <w:noProof/>
                <w:webHidden/>
              </w:rPr>
              <w:fldChar w:fldCharType="end"/>
            </w:r>
          </w:hyperlink>
        </w:p>
        <w:p w14:paraId="006C84CE" w14:textId="7F8D5026" w:rsidR="004373FA" w:rsidRDefault="00C82090">
          <w:pPr>
            <w:pStyle w:val="TOC2"/>
            <w:tabs>
              <w:tab w:val="right" w:leader="dot" w:pos="9350"/>
            </w:tabs>
            <w:rPr>
              <w:noProof/>
            </w:rPr>
          </w:pPr>
          <w:hyperlink w:anchor="_Toc37578527" w:history="1">
            <w:r w:rsidR="004373FA" w:rsidRPr="00960E48">
              <w:rPr>
                <w:rStyle w:val="Hyperlink"/>
                <w:noProof/>
              </w:rPr>
              <w:t>10.1. External Validity</w:t>
            </w:r>
            <w:r w:rsidR="004373FA">
              <w:rPr>
                <w:noProof/>
                <w:webHidden/>
              </w:rPr>
              <w:tab/>
            </w:r>
            <w:r w:rsidR="004373FA">
              <w:rPr>
                <w:noProof/>
                <w:webHidden/>
              </w:rPr>
              <w:fldChar w:fldCharType="begin"/>
            </w:r>
            <w:r w:rsidR="004373FA">
              <w:rPr>
                <w:noProof/>
                <w:webHidden/>
              </w:rPr>
              <w:instrText xml:space="preserve"> PAGEREF _Toc37578527 \h </w:instrText>
            </w:r>
            <w:r w:rsidR="004373FA">
              <w:rPr>
                <w:noProof/>
                <w:webHidden/>
              </w:rPr>
            </w:r>
            <w:r w:rsidR="004373FA">
              <w:rPr>
                <w:noProof/>
                <w:webHidden/>
              </w:rPr>
              <w:fldChar w:fldCharType="separate"/>
            </w:r>
            <w:r w:rsidR="003F6DF0">
              <w:rPr>
                <w:noProof/>
                <w:webHidden/>
              </w:rPr>
              <w:t>93</w:t>
            </w:r>
            <w:r w:rsidR="004373FA">
              <w:rPr>
                <w:noProof/>
                <w:webHidden/>
              </w:rPr>
              <w:fldChar w:fldCharType="end"/>
            </w:r>
          </w:hyperlink>
        </w:p>
        <w:p w14:paraId="5E2F8736" w14:textId="6258AC43" w:rsidR="004373FA" w:rsidRDefault="00C82090">
          <w:pPr>
            <w:pStyle w:val="TOC2"/>
            <w:tabs>
              <w:tab w:val="right" w:leader="dot" w:pos="9350"/>
            </w:tabs>
            <w:rPr>
              <w:noProof/>
            </w:rPr>
          </w:pPr>
          <w:hyperlink w:anchor="_Toc37578528" w:history="1">
            <w:r w:rsidR="004373FA" w:rsidRPr="00960E48">
              <w:rPr>
                <w:rStyle w:val="Hyperlink"/>
                <w:noProof/>
              </w:rPr>
              <w:t>10.2. Internal Validity</w:t>
            </w:r>
            <w:r w:rsidR="004373FA">
              <w:rPr>
                <w:noProof/>
                <w:webHidden/>
              </w:rPr>
              <w:tab/>
            </w:r>
            <w:r w:rsidR="004373FA">
              <w:rPr>
                <w:noProof/>
                <w:webHidden/>
              </w:rPr>
              <w:fldChar w:fldCharType="begin"/>
            </w:r>
            <w:r w:rsidR="004373FA">
              <w:rPr>
                <w:noProof/>
                <w:webHidden/>
              </w:rPr>
              <w:instrText xml:space="preserve"> PAGEREF _Toc37578528 \h </w:instrText>
            </w:r>
            <w:r w:rsidR="004373FA">
              <w:rPr>
                <w:noProof/>
                <w:webHidden/>
              </w:rPr>
            </w:r>
            <w:r w:rsidR="004373FA">
              <w:rPr>
                <w:noProof/>
                <w:webHidden/>
              </w:rPr>
              <w:fldChar w:fldCharType="separate"/>
            </w:r>
            <w:r w:rsidR="003F6DF0">
              <w:rPr>
                <w:noProof/>
                <w:webHidden/>
              </w:rPr>
              <w:t>95</w:t>
            </w:r>
            <w:r w:rsidR="004373FA">
              <w:rPr>
                <w:noProof/>
                <w:webHidden/>
              </w:rPr>
              <w:fldChar w:fldCharType="end"/>
            </w:r>
          </w:hyperlink>
        </w:p>
        <w:p w14:paraId="6062FB2F" w14:textId="5BB20C8D" w:rsidR="004373FA" w:rsidRDefault="00C82090">
          <w:pPr>
            <w:pStyle w:val="TOC1"/>
            <w:tabs>
              <w:tab w:val="right" w:leader="dot" w:pos="9350"/>
            </w:tabs>
            <w:rPr>
              <w:noProof/>
            </w:rPr>
          </w:pPr>
          <w:hyperlink w:anchor="_Toc37578529" w:history="1">
            <w:r w:rsidR="004373FA" w:rsidRPr="00960E48">
              <w:rPr>
                <w:rStyle w:val="Hyperlink"/>
                <w:noProof/>
              </w:rPr>
              <w:t>Chapter 11</w:t>
            </w:r>
            <w:r w:rsidR="004373FA">
              <w:rPr>
                <w:noProof/>
                <w:webHidden/>
              </w:rPr>
              <w:tab/>
            </w:r>
            <w:r w:rsidR="004373FA">
              <w:rPr>
                <w:noProof/>
                <w:webHidden/>
              </w:rPr>
              <w:fldChar w:fldCharType="begin"/>
            </w:r>
            <w:r w:rsidR="004373FA">
              <w:rPr>
                <w:noProof/>
                <w:webHidden/>
              </w:rPr>
              <w:instrText xml:space="preserve"> PAGEREF _Toc37578529 \h </w:instrText>
            </w:r>
            <w:r w:rsidR="004373FA">
              <w:rPr>
                <w:noProof/>
                <w:webHidden/>
              </w:rPr>
            </w:r>
            <w:r w:rsidR="004373FA">
              <w:rPr>
                <w:noProof/>
                <w:webHidden/>
              </w:rPr>
              <w:fldChar w:fldCharType="separate"/>
            </w:r>
            <w:r w:rsidR="003F6DF0">
              <w:rPr>
                <w:noProof/>
                <w:webHidden/>
              </w:rPr>
              <w:t>96</w:t>
            </w:r>
            <w:r w:rsidR="004373FA">
              <w:rPr>
                <w:noProof/>
                <w:webHidden/>
              </w:rPr>
              <w:fldChar w:fldCharType="end"/>
            </w:r>
          </w:hyperlink>
        </w:p>
        <w:p w14:paraId="504B13D6" w14:textId="6C139BA6" w:rsidR="004373FA" w:rsidRDefault="00C82090">
          <w:pPr>
            <w:pStyle w:val="TOC1"/>
            <w:tabs>
              <w:tab w:val="right" w:leader="dot" w:pos="9350"/>
            </w:tabs>
            <w:rPr>
              <w:noProof/>
            </w:rPr>
          </w:pPr>
          <w:hyperlink w:anchor="_Toc37578530" w:history="1">
            <w:r w:rsidR="004373FA" w:rsidRPr="00960E48">
              <w:rPr>
                <w:rStyle w:val="Hyperlink"/>
                <w:noProof/>
              </w:rPr>
              <w:t>Chapter 12</w:t>
            </w:r>
            <w:r w:rsidR="004373FA">
              <w:rPr>
                <w:noProof/>
                <w:webHidden/>
              </w:rPr>
              <w:tab/>
            </w:r>
            <w:r w:rsidR="004373FA">
              <w:rPr>
                <w:noProof/>
                <w:webHidden/>
              </w:rPr>
              <w:fldChar w:fldCharType="begin"/>
            </w:r>
            <w:r w:rsidR="004373FA">
              <w:rPr>
                <w:noProof/>
                <w:webHidden/>
              </w:rPr>
              <w:instrText xml:space="preserve"> PAGEREF _Toc37578530 \h </w:instrText>
            </w:r>
            <w:r w:rsidR="004373FA">
              <w:rPr>
                <w:noProof/>
                <w:webHidden/>
              </w:rPr>
            </w:r>
            <w:r w:rsidR="004373FA">
              <w:rPr>
                <w:noProof/>
                <w:webHidden/>
              </w:rPr>
              <w:fldChar w:fldCharType="separate"/>
            </w:r>
            <w:r w:rsidR="003F6DF0">
              <w:rPr>
                <w:noProof/>
                <w:webHidden/>
              </w:rPr>
              <w:t>98</w:t>
            </w:r>
            <w:r w:rsidR="004373FA">
              <w:rPr>
                <w:noProof/>
                <w:webHidden/>
              </w:rPr>
              <w:fldChar w:fldCharType="end"/>
            </w:r>
          </w:hyperlink>
        </w:p>
        <w:p w14:paraId="65B28DA6" w14:textId="477BF670" w:rsidR="004373FA" w:rsidRDefault="004373FA">
          <w:r>
            <w:rPr>
              <w:b/>
              <w:bCs/>
              <w:noProof/>
            </w:rPr>
            <w:fldChar w:fldCharType="end"/>
          </w:r>
        </w:p>
      </w:sdtContent>
    </w:sdt>
    <w:p w14:paraId="775F00D2" w14:textId="5D04A116" w:rsidR="004373FA"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578577" w:history="1">
        <w:r w:rsidRPr="009943A4">
          <w:rPr>
            <w:rStyle w:val="Hyperlink"/>
            <w:noProof/>
          </w:rPr>
          <w:t>Figure 1.  This figure provides a breakdown of the comments in the gold set by type.  Line comments make up almost exactly 50% of the comment types.  Doxygen/Javadoc comments make up another approximately 30% of the comment types with Block comments making the remainder.</w:t>
        </w:r>
        <w:r>
          <w:rPr>
            <w:noProof/>
            <w:webHidden/>
          </w:rPr>
          <w:tab/>
        </w:r>
        <w:r>
          <w:rPr>
            <w:noProof/>
            <w:webHidden/>
          </w:rPr>
          <w:fldChar w:fldCharType="begin"/>
        </w:r>
        <w:r>
          <w:rPr>
            <w:noProof/>
            <w:webHidden/>
          </w:rPr>
          <w:instrText xml:space="preserve"> PAGEREF _Toc37578577 \h </w:instrText>
        </w:r>
        <w:r>
          <w:rPr>
            <w:noProof/>
            <w:webHidden/>
          </w:rPr>
        </w:r>
        <w:r>
          <w:rPr>
            <w:noProof/>
            <w:webHidden/>
          </w:rPr>
          <w:fldChar w:fldCharType="separate"/>
        </w:r>
        <w:r w:rsidR="003F6DF0">
          <w:rPr>
            <w:noProof/>
            <w:webHidden/>
          </w:rPr>
          <w:t>58</w:t>
        </w:r>
        <w:r>
          <w:rPr>
            <w:noProof/>
            <w:webHidden/>
          </w:rPr>
          <w:fldChar w:fldCharType="end"/>
        </w:r>
      </w:hyperlink>
    </w:p>
    <w:p w14:paraId="12AF616B" w14:textId="6A467D2F" w:rsidR="004373FA" w:rsidRDefault="00C82090">
      <w:pPr>
        <w:pStyle w:val="TableofFigures"/>
        <w:tabs>
          <w:tab w:val="right" w:leader="dot" w:pos="9350"/>
        </w:tabs>
        <w:rPr>
          <w:rFonts w:asciiTheme="minorHAnsi" w:eastAsiaTheme="minorEastAsia" w:hAnsiTheme="minorHAnsi"/>
          <w:noProof/>
          <w:sz w:val="22"/>
        </w:rPr>
      </w:pPr>
      <w:hyperlink r:id="rId8" w:anchor="_Toc37578578" w:history="1">
        <w:r w:rsidR="004373FA" w:rsidRPr="009943A4">
          <w:rPr>
            <w:rStyle w:val="Hyperlink"/>
            <w:noProof/>
          </w:rPr>
          <w:t>FIGURE 2.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4373FA">
          <w:rPr>
            <w:noProof/>
            <w:webHidden/>
          </w:rPr>
          <w:tab/>
        </w:r>
        <w:r w:rsidR="004373FA">
          <w:rPr>
            <w:noProof/>
            <w:webHidden/>
          </w:rPr>
          <w:fldChar w:fldCharType="begin"/>
        </w:r>
        <w:r w:rsidR="004373FA">
          <w:rPr>
            <w:noProof/>
            <w:webHidden/>
          </w:rPr>
          <w:instrText xml:space="preserve"> PAGEREF _Toc37578578 \h </w:instrText>
        </w:r>
        <w:r w:rsidR="004373FA">
          <w:rPr>
            <w:noProof/>
            <w:webHidden/>
          </w:rPr>
        </w:r>
        <w:r w:rsidR="004373FA">
          <w:rPr>
            <w:noProof/>
            <w:webHidden/>
          </w:rPr>
          <w:fldChar w:fldCharType="separate"/>
        </w:r>
        <w:r w:rsidR="003F6DF0">
          <w:rPr>
            <w:noProof/>
            <w:webHidden/>
          </w:rPr>
          <w:t>70</w:t>
        </w:r>
        <w:r w:rsidR="004373FA">
          <w:rPr>
            <w:noProof/>
            <w:webHidden/>
          </w:rPr>
          <w:fldChar w:fldCharType="end"/>
        </w:r>
      </w:hyperlink>
    </w:p>
    <w:p w14:paraId="6D38F35A" w14:textId="26C87A51" w:rsidR="004373FA" w:rsidRDefault="00C82090">
      <w:pPr>
        <w:pStyle w:val="TableofFigures"/>
        <w:tabs>
          <w:tab w:val="right" w:leader="dot" w:pos="9350"/>
        </w:tabs>
        <w:rPr>
          <w:rFonts w:asciiTheme="minorHAnsi" w:eastAsiaTheme="minorEastAsia" w:hAnsiTheme="minorHAnsi"/>
          <w:noProof/>
          <w:sz w:val="22"/>
        </w:rPr>
      </w:pPr>
      <w:hyperlink w:anchor="_Toc37578579" w:history="1">
        <w:r w:rsidR="004373FA" w:rsidRPr="009943A4">
          <w:rPr>
            <w:rStyle w:val="Hyperlink"/>
            <w:noProof/>
          </w:rPr>
          <w:t>FIGURE 3.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4373FA">
          <w:rPr>
            <w:noProof/>
            <w:webHidden/>
          </w:rPr>
          <w:tab/>
        </w:r>
        <w:r w:rsidR="004373FA">
          <w:rPr>
            <w:noProof/>
            <w:webHidden/>
          </w:rPr>
          <w:fldChar w:fldCharType="begin"/>
        </w:r>
        <w:r w:rsidR="004373FA">
          <w:rPr>
            <w:noProof/>
            <w:webHidden/>
          </w:rPr>
          <w:instrText xml:space="preserve"> PAGEREF _Toc37578579 \h </w:instrText>
        </w:r>
        <w:r w:rsidR="004373FA">
          <w:rPr>
            <w:noProof/>
            <w:webHidden/>
          </w:rPr>
        </w:r>
        <w:r w:rsidR="004373FA">
          <w:rPr>
            <w:noProof/>
            <w:webHidden/>
          </w:rPr>
          <w:fldChar w:fldCharType="separate"/>
        </w:r>
        <w:r w:rsidR="003F6DF0">
          <w:rPr>
            <w:noProof/>
            <w:webHidden/>
          </w:rPr>
          <w:t>78</w:t>
        </w:r>
        <w:r w:rsidR="004373FA">
          <w:rPr>
            <w:noProof/>
            <w:webHidden/>
          </w:rPr>
          <w:fldChar w:fldCharType="end"/>
        </w:r>
      </w:hyperlink>
    </w:p>
    <w:p w14:paraId="3CDCA75A" w14:textId="2005657D" w:rsidR="004373FA" w:rsidRDefault="00C82090">
      <w:pPr>
        <w:pStyle w:val="TableofFigures"/>
        <w:tabs>
          <w:tab w:val="right" w:leader="dot" w:pos="9350"/>
        </w:tabs>
        <w:rPr>
          <w:rFonts w:asciiTheme="minorHAnsi" w:eastAsiaTheme="minorEastAsia" w:hAnsiTheme="minorHAnsi"/>
          <w:noProof/>
          <w:sz w:val="22"/>
        </w:rPr>
      </w:pPr>
      <w:hyperlink w:anchor="_Toc37578580" w:history="1">
        <w:r w:rsidR="004373FA" w:rsidRPr="009943A4">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4373FA">
          <w:rPr>
            <w:noProof/>
            <w:webHidden/>
          </w:rPr>
          <w:tab/>
        </w:r>
        <w:r w:rsidR="004373FA">
          <w:rPr>
            <w:noProof/>
            <w:webHidden/>
          </w:rPr>
          <w:fldChar w:fldCharType="begin"/>
        </w:r>
        <w:r w:rsidR="004373FA">
          <w:rPr>
            <w:noProof/>
            <w:webHidden/>
          </w:rPr>
          <w:instrText xml:space="preserve"> PAGEREF _Toc37578580 \h </w:instrText>
        </w:r>
        <w:r w:rsidR="004373FA">
          <w:rPr>
            <w:noProof/>
            <w:webHidden/>
          </w:rPr>
        </w:r>
        <w:r w:rsidR="004373FA">
          <w:rPr>
            <w:noProof/>
            <w:webHidden/>
          </w:rPr>
          <w:fldChar w:fldCharType="separate"/>
        </w:r>
        <w:r w:rsidR="003F6DF0">
          <w:rPr>
            <w:noProof/>
            <w:webHidden/>
          </w:rPr>
          <w:t>80</w:t>
        </w:r>
        <w:r w:rsidR="004373FA">
          <w:rPr>
            <w:noProof/>
            <w:webHidden/>
          </w:rPr>
          <w:fldChar w:fldCharType="end"/>
        </w:r>
      </w:hyperlink>
    </w:p>
    <w:p w14:paraId="780CF1A5" w14:textId="1A761C3E" w:rsidR="004373FA" w:rsidRDefault="00C82090">
      <w:pPr>
        <w:pStyle w:val="TableofFigures"/>
        <w:tabs>
          <w:tab w:val="right" w:leader="dot" w:pos="9350"/>
        </w:tabs>
        <w:rPr>
          <w:rFonts w:asciiTheme="minorHAnsi" w:eastAsiaTheme="minorEastAsia" w:hAnsiTheme="minorHAnsi"/>
          <w:noProof/>
          <w:sz w:val="22"/>
        </w:rPr>
      </w:pPr>
      <w:hyperlink w:anchor="_Toc37578581" w:history="1">
        <w:r w:rsidR="004373FA" w:rsidRPr="009943A4">
          <w:rPr>
            <w:rStyle w:val="Hyperlink"/>
            <w:noProof/>
          </w:rPr>
          <w:t>FIGURE 5.  This figure shows our decision tree model.  The two colors represent the classes, orange being a normal comment and blue being commented-out code.  the samples show the number of samples which are in a node.  The gini is the numerical representation of the importance of the gini, the lower the score, the more important the value is.</w:t>
        </w:r>
        <w:r w:rsidR="004373FA">
          <w:rPr>
            <w:noProof/>
            <w:webHidden/>
          </w:rPr>
          <w:tab/>
        </w:r>
        <w:r w:rsidR="004373FA">
          <w:rPr>
            <w:noProof/>
            <w:webHidden/>
          </w:rPr>
          <w:fldChar w:fldCharType="begin"/>
        </w:r>
        <w:r w:rsidR="004373FA">
          <w:rPr>
            <w:noProof/>
            <w:webHidden/>
          </w:rPr>
          <w:instrText xml:space="preserve"> PAGEREF _Toc37578581 \h </w:instrText>
        </w:r>
        <w:r w:rsidR="004373FA">
          <w:rPr>
            <w:noProof/>
            <w:webHidden/>
          </w:rPr>
        </w:r>
        <w:r w:rsidR="004373FA">
          <w:rPr>
            <w:noProof/>
            <w:webHidden/>
          </w:rPr>
          <w:fldChar w:fldCharType="separate"/>
        </w:r>
        <w:r w:rsidR="003F6DF0">
          <w:rPr>
            <w:noProof/>
            <w:webHidden/>
          </w:rPr>
          <w:t>84</w:t>
        </w:r>
        <w:r w:rsidR="004373FA">
          <w:rPr>
            <w:noProof/>
            <w:webHidden/>
          </w:rPr>
          <w:fldChar w:fldCharType="end"/>
        </w:r>
      </w:hyperlink>
    </w:p>
    <w:p w14:paraId="4EE9171D" w14:textId="1667AE2C" w:rsidR="004373FA"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end"/>
      </w: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578787" w:history="1">
        <w:r w:rsidRPr="007B3048">
          <w:rPr>
            <w:rStyle w:val="Hyperlink"/>
            <w:noProof/>
          </w:rPr>
          <w:t>TABLE 1.  Provides a detailed description of each of the six types of comments, line, block, #IF 0, IF(0), Doxygen, Javadoc.</w:t>
        </w:r>
        <w:r>
          <w:rPr>
            <w:noProof/>
            <w:webHidden/>
          </w:rPr>
          <w:tab/>
        </w:r>
        <w:r>
          <w:rPr>
            <w:noProof/>
            <w:webHidden/>
          </w:rPr>
          <w:fldChar w:fldCharType="begin"/>
        </w:r>
        <w:r>
          <w:rPr>
            <w:noProof/>
            <w:webHidden/>
          </w:rPr>
          <w:instrText xml:space="preserve"> PAGEREF _Toc37578787 \h </w:instrText>
        </w:r>
        <w:r>
          <w:rPr>
            <w:noProof/>
            <w:webHidden/>
          </w:rPr>
        </w:r>
        <w:r>
          <w:rPr>
            <w:noProof/>
            <w:webHidden/>
          </w:rPr>
          <w:fldChar w:fldCharType="separate"/>
        </w:r>
        <w:r w:rsidR="003F6DF0">
          <w:rPr>
            <w:noProof/>
            <w:webHidden/>
          </w:rPr>
          <w:t>27</w:t>
        </w:r>
        <w:r>
          <w:rPr>
            <w:noProof/>
            <w:webHidden/>
          </w:rPr>
          <w:fldChar w:fldCharType="end"/>
        </w:r>
      </w:hyperlink>
    </w:p>
    <w:p w14:paraId="5F28802F" w14:textId="422EE867" w:rsidR="004373FA" w:rsidRDefault="00C82090">
      <w:pPr>
        <w:pStyle w:val="TableofFigures"/>
        <w:tabs>
          <w:tab w:val="right" w:leader="dot" w:pos="9350"/>
        </w:tabs>
        <w:rPr>
          <w:rFonts w:asciiTheme="minorHAnsi" w:eastAsiaTheme="minorEastAsia" w:hAnsiTheme="minorHAnsi"/>
          <w:noProof/>
          <w:sz w:val="22"/>
        </w:rPr>
      </w:pPr>
      <w:hyperlink w:anchor="_Toc37578788" w:history="1">
        <w:r w:rsidR="004373FA" w:rsidRPr="007B3048">
          <w:rPr>
            <w:rStyle w:val="Hyperlink"/>
            <w:noProof/>
          </w:rPr>
          <w:t>TABLE 2.  5 examples of line comments.  The left side provides an example while the right side provides the explanation.  The first three contain regular English prose, the second two contain snippets of commented-out code.</w:t>
        </w:r>
        <w:r w:rsidR="004373FA">
          <w:rPr>
            <w:noProof/>
            <w:webHidden/>
          </w:rPr>
          <w:tab/>
        </w:r>
        <w:r w:rsidR="004373FA">
          <w:rPr>
            <w:noProof/>
            <w:webHidden/>
          </w:rPr>
          <w:fldChar w:fldCharType="begin"/>
        </w:r>
        <w:r w:rsidR="004373FA">
          <w:rPr>
            <w:noProof/>
            <w:webHidden/>
          </w:rPr>
          <w:instrText xml:space="preserve"> PAGEREF _Toc37578788 \h </w:instrText>
        </w:r>
        <w:r w:rsidR="004373FA">
          <w:rPr>
            <w:noProof/>
            <w:webHidden/>
          </w:rPr>
        </w:r>
        <w:r w:rsidR="004373FA">
          <w:rPr>
            <w:noProof/>
            <w:webHidden/>
          </w:rPr>
          <w:fldChar w:fldCharType="separate"/>
        </w:r>
        <w:r w:rsidR="003F6DF0">
          <w:rPr>
            <w:noProof/>
            <w:webHidden/>
          </w:rPr>
          <w:t>30</w:t>
        </w:r>
        <w:r w:rsidR="004373FA">
          <w:rPr>
            <w:noProof/>
            <w:webHidden/>
          </w:rPr>
          <w:fldChar w:fldCharType="end"/>
        </w:r>
      </w:hyperlink>
    </w:p>
    <w:p w14:paraId="2FCA844F" w14:textId="5760A1DF" w:rsidR="004373FA" w:rsidRDefault="00C82090">
      <w:pPr>
        <w:pStyle w:val="TableofFigures"/>
        <w:tabs>
          <w:tab w:val="right" w:leader="dot" w:pos="9350"/>
        </w:tabs>
        <w:rPr>
          <w:rFonts w:asciiTheme="minorHAnsi" w:eastAsiaTheme="minorEastAsia" w:hAnsiTheme="minorHAnsi"/>
          <w:noProof/>
          <w:sz w:val="22"/>
        </w:rPr>
      </w:pPr>
      <w:hyperlink w:anchor="_Toc37578789" w:history="1">
        <w:r w:rsidR="004373FA" w:rsidRPr="007B3048">
          <w:rPr>
            <w:rStyle w:val="Hyperlink"/>
            <w:noProof/>
          </w:rPr>
          <w:t>TABLE 3.  5 examples of block comments.  The first three contain standard English prose, the last two contain commented-out code.</w:t>
        </w:r>
        <w:r w:rsidR="004373FA">
          <w:rPr>
            <w:noProof/>
            <w:webHidden/>
          </w:rPr>
          <w:tab/>
        </w:r>
        <w:r w:rsidR="004373FA">
          <w:rPr>
            <w:noProof/>
            <w:webHidden/>
          </w:rPr>
          <w:fldChar w:fldCharType="begin"/>
        </w:r>
        <w:r w:rsidR="004373FA">
          <w:rPr>
            <w:noProof/>
            <w:webHidden/>
          </w:rPr>
          <w:instrText xml:space="preserve"> PAGEREF _Toc37578789 \h </w:instrText>
        </w:r>
        <w:r w:rsidR="004373FA">
          <w:rPr>
            <w:noProof/>
            <w:webHidden/>
          </w:rPr>
        </w:r>
        <w:r w:rsidR="004373FA">
          <w:rPr>
            <w:noProof/>
            <w:webHidden/>
          </w:rPr>
          <w:fldChar w:fldCharType="separate"/>
        </w:r>
        <w:r w:rsidR="003F6DF0">
          <w:rPr>
            <w:noProof/>
            <w:webHidden/>
          </w:rPr>
          <w:t>32</w:t>
        </w:r>
        <w:r w:rsidR="004373FA">
          <w:rPr>
            <w:noProof/>
            <w:webHidden/>
          </w:rPr>
          <w:fldChar w:fldCharType="end"/>
        </w:r>
      </w:hyperlink>
    </w:p>
    <w:p w14:paraId="0742A07F" w14:textId="6BC9831A" w:rsidR="004373FA" w:rsidRDefault="00C82090">
      <w:pPr>
        <w:pStyle w:val="TableofFigures"/>
        <w:tabs>
          <w:tab w:val="right" w:leader="dot" w:pos="9350"/>
        </w:tabs>
        <w:rPr>
          <w:rFonts w:asciiTheme="minorHAnsi" w:eastAsiaTheme="minorEastAsia" w:hAnsiTheme="minorHAnsi"/>
          <w:noProof/>
          <w:sz w:val="22"/>
        </w:rPr>
      </w:pPr>
      <w:hyperlink w:anchor="_Toc37578790" w:history="1">
        <w:r w:rsidR="004373FA" w:rsidRPr="007B3048">
          <w:rPr>
            <w:rStyle w:val="Hyperlink"/>
            <w:noProof/>
          </w:rPr>
          <w:t>TABLE 4.  5 examples of Javadoc/Doxygen comments.  Comments 3 and 4 are in the alternative methods for commenting when using Doxygen/Javadoc.  The last comment contain commented-out code.</w:t>
        </w:r>
        <w:r w:rsidR="004373FA">
          <w:rPr>
            <w:noProof/>
            <w:webHidden/>
          </w:rPr>
          <w:tab/>
        </w:r>
        <w:r w:rsidR="004373FA">
          <w:rPr>
            <w:noProof/>
            <w:webHidden/>
          </w:rPr>
          <w:fldChar w:fldCharType="begin"/>
        </w:r>
        <w:r w:rsidR="004373FA">
          <w:rPr>
            <w:noProof/>
            <w:webHidden/>
          </w:rPr>
          <w:instrText xml:space="preserve"> PAGEREF _Toc37578790 \h </w:instrText>
        </w:r>
        <w:r w:rsidR="004373FA">
          <w:rPr>
            <w:noProof/>
            <w:webHidden/>
          </w:rPr>
        </w:r>
        <w:r w:rsidR="004373FA">
          <w:rPr>
            <w:noProof/>
            <w:webHidden/>
          </w:rPr>
          <w:fldChar w:fldCharType="separate"/>
        </w:r>
        <w:r w:rsidR="003F6DF0">
          <w:rPr>
            <w:noProof/>
            <w:webHidden/>
          </w:rPr>
          <w:t>36</w:t>
        </w:r>
        <w:r w:rsidR="004373FA">
          <w:rPr>
            <w:noProof/>
            <w:webHidden/>
          </w:rPr>
          <w:fldChar w:fldCharType="end"/>
        </w:r>
      </w:hyperlink>
    </w:p>
    <w:p w14:paraId="2213DACA" w14:textId="16AE789F" w:rsidR="004373FA" w:rsidRDefault="00C82090">
      <w:pPr>
        <w:pStyle w:val="TableofFigures"/>
        <w:tabs>
          <w:tab w:val="right" w:leader="dot" w:pos="9350"/>
        </w:tabs>
        <w:rPr>
          <w:rFonts w:asciiTheme="minorHAnsi" w:eastAsiaTheme="minorEastAsia" w:hAnsiTheme="minorHAnsi"/>
          <w:noProof/>
          <w:sz w:val="22"/>
        </w:rPr>
      </w:pPr>
      <w:hyperlink w:anchor="_Toc37578791" w:history="1">
        <w:r w:rsidR="004373FA" w:rsidRPr="007B3048">
          <w:rPr>
            <w:rStyle w:val="Hyperlink"/>
            <w:noProof/>
          </w:rPr>
          <w:t>TABLE 5.  The first cell of this table contains code which has been commented out using the preprocessor method #if.  The second cell contains the same commented-out code which has been commented out using a standard if(0) block.</w:t>
        </w:r>
        <w:r w:rsidR="004373FA">
          <w:rPr>
            <w:noProof/>
            <w:webHidden/>
          </w:rPr>
          <w:tab/>
        </w:r>
        <w:r w:rsidR="004373FA">
          <w:rPr>
            <w:noProof/>
            <w:webHidden/>
          </w:rPr>
          <w:fldChar w:fldCharType="begin"/>
        </w:r>
        <w:r w:rsidR="004373FA">
          <w:rPr>
            <w:noProof/>
            <w:webHidden/>
          </w:rPr>
          <w:instrText xml:space="preserve"> PAGEREF _Toc37578791 \h </w:instrText>
        </w:r>
        <w:r w:rsidR="004373FA">
          <w:rPr>
            <w:noProof/>
            <w:webHidden/>
          </w:rPr>
        </w:r>
        <w:r w:rsidR="004373FA">
          <w:rPr>
            <w:noProof/>
            <w:webHidden/>
          </w:rPr>
          <w:fldChar w:fldCharType="separate"/>
        </w:r>
        <w:r w:rsidR="003F6DF0">
          <w:rPr>
            <w:noProof/>
            <w:webHidden/>
          </w:rPr>
          <w:t>38</w:t>
        </w:r>
        <w:r w:rsidR="004373FA">
          <w:rPr>
            <w:noProof/>
            <w:webHidden/>
          </w:rPr>
          <w:fldChar w:fldCharType="end"/>
        </w:r>
      </w:hyperlink>
    </w:p>
    <w:p w14:paraId="6EBD4921" w14:textId="0CC1ED41" w:rsidR="004373FA" w:rsidRDefault="00C82090">
      <w:pPr>
        <w:pStyle w:val="TableofFigures"/>
        <w:tabs>
          <w:tab w:val="right" w:leader="dot" w:pos="9350"/>
        </w:tabs>
        <w:rPr>
          <w:rFonts w:asciiTheme="minorHAnsi" w:eastAsiaTheme="minorEastAsia" w:hAnsiTheme="minorHAnsi"/>
          <w:noProof/>
          <w:sz w:val="22"/>
        </w:rPr>
      </w:pPr>
      <w:hyperlink w:anchor="_Toc37578792" w:history="1">
        <w:r w:rsidR="004373FA" w:rsidRPr="007B3048">
          <w:rPr>
            <w:rStyle w:val="Hyperlink"/>
            <w:noProof/>
          </w:rPr>
          <w:t xml:space="preserve">TABLE 6.  The top block of the table provides a small sample function written in C++.  The bottom block of the table provides the same code after it has been translated to XML using </w:t>
        </w:r>
        <w:r w:rsidR="004373FA" w:rsidRPr="007B3048">
          <w:rPr>
            <w:rStyle w:val="Hyperlink"/>
            <w:noProof/>
          </w:rPr>
          <w:lastRenderedPageBreak/>
          <w:t>srcML.  Each line of the function has been broken down and each piece is then tagged.  Following the block comment sample, a second one line sample is provided and then again broken down using srcML.</w:t>
        </w:r>
        <w:r w:rsidR="004373FA">
          <w:rPr>
            <w:noProof/>
            <w:webHidden/>
          </w:rPr>
          <w:tab/>
        </w:r>
        <w:r w:rsidR="004373FA">
          <w:rPr>
            <w:noProof/>
            <w:webHidden/>
          </w:rPr>
          <w:fldChar w:fldCharType="begin"/>
        </w:r>
        <w:r w:rsidR="004373FA">
          <w:rPr>
            <w:noProof/>
            <w:webHidden/>
          </w:rPr>
          <w:instrText xml:space="preserve"> PAGEREF _Toc37578792 \h </w:instrText>
        </w:r>
        <w:r w:rsidR="004373FA">
          <w:rPr>
            <w:noProof/>
            <w:webHidden/>
          </w:rPr>
        </w:r>
        <w:r w:rsidR="004373FA">
          <w:rPr>
            <w:noProof/>
            <w:webHidden/>
          </w:rPr>
          <w:fldChar w:fldCharType="separate"/>
        </w:r>
        <w:r w:rsidR="003F6DF0">
          <w:rPr>
            <w:noProof/>
            <w:webHidden/>
          </w:rPr>
          <w:t>42</w:t>
        </w:r>
        <w:r w:rsidR="004373FA">
          <w:rPr>
            <w:noProof/>
            <w:webHidden/>
          </w:rPr>
          <w:fldChar w:fldCharType="end"/>
        </w:r>
      </w:hyperlink>
    </w:p>
    <w:p w14:paraId="6EAB5758" w14:textId="49001420" w:rsidR="004373FA" w:rsidRDefault="00C82090">
      <w:pPr>
        <w:pStyle w:val="TableofFigures"/>
        <w:tabs>
          <w:tab w:val="right" w:leader="dot" w:pos="9350"/>
        </w:tabs>
        <w:rPr>
          <w:rFonts w:asciiTheme="minorHAnsi" w:eastAsiaTheme="minorEastAsia" w:hAnsiTheme="minorHAnsi"/>
          <w:noProof/>
          <w:sz w:val="22"/>
        </w:rPr>
      </w:pPr>
      <w:hyperlink w:anchor="_Toc37578793" w:history="1">
        <w:r w:rsidR="004373FA" w:rsidRPr="007B3048">
          <w:rPr>
            <w:rStyle w:val="Hyperlink"/>
            <w:noProof/>
          </w:rPr>
          <w:t>TABLE 7.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4373FA">
          <w:rPr>
            <w:noProof/>
            <w:webHidden/>
          </w:rPr>
          <w:tab/>
        </w:r>
        <w:r w:rsidR="004373FA">
          <w:rPr>
            <w:noProof/>
            <w:webHidden/>
          </w:rPr>
          <w:fldChar w:fldCharType="begin"/>
        </w:r>
        <w:r w:rsidR="004373FA">
          <w:rPr>
            <w:noProof/>
            <w:webHidden/>
          </w:rPr>
          <w:instrText xml:space="preserve"> PAGEREF _Toc37578793 \h </w:instrText>
        </w:r>
        <w:r w:rsidR="004373FA">
          <w:rPr>
            <w:noProof/>
            <w:webHidden/>
          </w:rPr>
        </w:r>
        <w:r w:rsidR="004373FA">
          <w:rPr>
            <w:noProof/>
            <w:webHidden/>
          </w:rPr>
          <w:fldChar w:fldCharType="separate"/>
        </w:r>
        <w:r w:rsidR="003F6DF0">
          <w:rPr>
            <w:noProof/>
            <w:webHidden/>
          </w:rPr>
          <w:t>43</w:t>
        </w:r>
        <w:r w:rsidR="004373FA">
          <w:rPr>
            <w:noProof/>
            <w:webHidden/>
          </w:rPr>
          <w:fldChar w:fldCharType="end"/>
        </w:r>
      </w:hyperlink>
    </w:p>
    <w:p w14:paraId="3E42BB96" w14:textId="591BBFF2" w:rsidR="004373FA" w:rsidRDefault="00C82090">
      <w:pPr>
        <w:pStyle w:val="TableofFigures"/>
        <w:tabs>
          <w:tab w:val="right" w:leader="dot" w:pos="9350"/>
        </w:tabs>
        <w:rPr>
          <w:rFonts w:asciiTheme="minorHAnsi" w:eastAsiaTheme="minorEastAsia" w:hAnsiTheme="minorHAnsi"/>
          <w:noProof/>
          <w:sz w:val="22"/>
        </w:rPr>
      </w:pPr>
      <w:hyperlink w:anchor="_Toc37578794" w:history="1">
        <w:r w:rsidR="004373FA" w:rsidRPr="007B3048">
          <w:rPr>
            <w:rStyle w:val="Hyperlink"/>
            <w:noProof/>
          </w:rPr>
          <w:t>TABLE 8.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4373FA">
          <w:rPr>
            <w:noProof/>
            <w:webHidden/>
          </w:rPr>
          <w:tab/>
        </w:r>
        <w:r w:rsidR="004373FA">
          <w:rPr>
            <w:noProof/>
            <w:webHidden/>
          </w:rPr>
          <w:fldChar w:fldCharType="begin"/>
        </w:r>
        <w:r w:rsidR="004373FA">
          <w:rPr>
            <w:noProof/>
            <w:webHidden/>
          </w:rPr>
          <w:instrText xml:space="preserve"> PAGEREF _Toc37578794 \h </w:instrText>
        </w:r>
        <w:r w:rsidR="004373FA">
          <w:rPr>
            <w:noProof/>
            <w:webHidden/>
          </w:rPr>
        </w:r>
        <w:r w:rsidR="004373FA">
          <w:rPr>
            <w:noProof/>
            <w:webHidden/>
          </w:rPr>
          <w:fldChar w:fldCharType="separate"/>
        </w:r>
        <w:r w:rsidR="003F6DF0">
          <w:rPr>
            <w:noProof/>
            <w:webHidden/>
          </w:rPr>
          <w:t>45</w:t>
        </w:r>
        <w:r w:rsidR="004373FA">
          <w:rPr>
            <w:noProof/>
            <w:webHidden/>
          </w:rPr>
          <w:fldChar w:fldCharType="end"/>
        </w:r>
      </w:hyperlink>
    </w:p>
    <w:p w14:paraId="212343A2" w14:textId="3DC7337F" w:rsidR="004373FA" w:rsidRDefault="00C82090">
      <w:pPr>
        <w:pStyle w:val="TableofFigures"/>
        <w:tabs>
          <w:tab w:val="right" w:leader="dot" w:pos="9350"/>
        </w:tabs>
        <w:rPr>
          <w:rFonts w:asciiTheme="minorHAnsi" w:eastAsiaTheme="minorEastAsia" w:hAnsiTheme="minorHAnsi"/>
          <w:noProof/>
          <w:sz w:val="22"/>
        </w:rPr>
      </w:pPr>
      <w:hyperlink w:anchor="_Toc37578795" w:history="1">
        <w:r w:rsidR="004373FA" w:rsidRPr="007B3048">
          <w:rPr>
            <w:rStyle w:val="Hyperlink"/>
            <w:noProof/>
          </w:rPr>
          <w:t xml:space="preserve">TABLE 9.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w:t>
        </w:r>
        <w:r w:rsidR="004373FA" w:rsidRPr="007B3048">
          <w:rPr>
            <w:rStyle w:val="Hyperlink"/>
            <w:noProof/>
          </w:rPr>
          <w:lastRenderedPageBreak/>
          <w:t>of comments when compared to lines of code.  The ninth column gives the percentage of comment coverage across the whole corpus for each project within the corpus.</w:t>
        </w:r>
        <w:r w:rsidR="004373FA">
          <w:rPr>
            <w:noProof/>
            <w:webHidden/>
          </w:rPr>
          <w:tab/>
        </w:r>
        <w:r w:rsidR="004373FA">
          <w:rPr>
            <w:noProof/>
            <w:webHidden/>
          </w:rPr>
          <w:fldChar w:fldCharType="begin"/>
        </w:r>
        <w:r w:rsidR="004373FA">
          <w:rPr>
            <w:noProof/>
            <w:webHidden/>
          </w:rPr>
          <w:instrText xml:space="preserve"> PAGEREF _Toc37578795 \h </w:instrText>
        </w:r>
        <w:r w:rsidR="004373FA">
          <w:rPr>
            <w:noProof/>
            <w:webHidden/>
          </w:rPr>
        </w:r>
        <w:r w:rsidR="004373FA">
          <w:rPr>
            <w:noProof/>
            <w:webHidden/>
          </w:rPr>
          <w:fldChar w:fldCharType="separate"/>
        </w:r>
        <w:r w:rsidR="003F6DF0">
          <w:rPr>
            <w:noProof/>
            <w:webHidden/>
          </w:rPr>
          <w:t>49</w:t>
        </w:r>
        <w:r w:rsidR="004373FA">
          <w:rPr>
            <w:noProof/>
            <w:webHidden/>
          </w:rPr>
          <w:fldChar w:fldCharType="end"/>
        </w:r>
      </w:hyperlink>
    </w:p>
    <w:p w14:paraId="60E66508" w14:textId="4F6EF9AC" w:rsidR="004373FA" w:rsidRDefault="00C82090">
      <w:pPr>
        <w:pStyle w:val="TableofFigures"/>
        <w:tabs>
          <w:tab w:val="right" w:leader="dot" w:pos="9350"/>
        </w:tabs>
        <w:rPr>
          <w:rFonts w:asciiTheme="minorHAnsi" w:eastAsiaTheme="minorEastAsia" w:hAnsiTheme="minorHAnsi"/>
          <w:noProof/>
          <w:sz w:val="22"/>
        </w:rPr>
      </w:pPr>
      <w:hyperlink w:anchor="_Toc37578796" w:history="1">
        <w:r w:rsidR="004373FA" w:rsidRPr="007B3048">
          <w:rPr>
            <w:rStyle w:val="Hyperlink"/>
            <w:noProof/>
          </w:rPr>
          <w:t>TABLE 10.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4373FA">
          <w:rPr>
            <w:noProof/>
            <w:webHidden/>
          </w:rPr>
          <w:tab/>
        </w:r>
        <w:r w:rsidR="004373FA">
          <w:rPr>
            <w:noProof/>
            <w:webHidden/>
          </w:rPr>
          <w:fldChar w:fldCharType="begin"/>
        </w:r>
        <w:r w:rsidR="004373FA">
          <w:rPr>
            <w:noProof/>
            <w:webHidden/>
          </w:rPr>
          <w:instrText xml:space="preserve"> PAGEREF _Toc37578796 \h </w:instrText>
        </w:r>
        <w:r w:rsidR="004373FA">
          <w:rPr>
            <w:noProof/>
            <w:webHidden/>
          </w:rPr>
        </w:r>
        <w:r w:rsidR="004373FA">
          <w:rPr>
            <w:noProof/>
            <w:webHidden/>
          </w:rPr>
          <w:fldChar w:fldCharType="separate"/>
        </w:r>
        <w:r w:rsidR="003F6DF0">
          <w:rPr>
            <w:noProof/>
            <w:webHidden/>
          </w:rPr>
          <w:t>55</w:t>
        </w:r>
        <w:r w:rsidR="004373FA">
          <w:rPr>
            <w:noProof/>
            <w:webHidden/>
          </w:rPr>
          <w:fldChar w:fldCharType="end"/>
        </w:r>
      </w:hyperlink>
    </w:p>
    <w:p w14:paraId="01BED32E" w14:textId="4A615A16" w:rsidR="004373FA" w:rsidRDefault="00C82090">
      <w:pPr>
        <w:pStyle w:val="TableofFigures"/>
        <w:tabs>
          <w:tab w:val="right" w:leader="dot" w:pos="9350"/>
        </w:tabs>
        <w:rPr>
          <w:rFonts w:asciiTheme="minorHAnsi" w:eastAsiaTheme="minorEastAsia" w:hAnsiTheme="minorHAnsi"/>
          <w:noProof/>
          <w:sz w:val="22"/>
        </w:rPr>
      </w:pPr>
      <w:hyperlink w:anchor="_Toc37578797" w:history="1">
        <w:r w:rsidR="004373FA" w:rsidRPr="007B3048">
          <w:rPr>
            <w:rStyle w:val="Hyperlink"/>
            <w:noProof/>
          </w:rPr>
          <w:t>TABLE 11.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e line comments.</w:t>
        </w:r>
        <w:r w:rsidR="004373FA">
          <w:rPr>
            <w:noProof/>
            <w:webHidden/>
          </w:rPr>
          <w:tab/>
        </w:r>
        <w:r w:rsidR="004373FA">
          <w:rPr>
            <w:noProof/>
            <w:webHidden/>
          </w:rPr>
          <w:fldChar w:fldCharType="begin"/>
        </w:r>
        <w:r w:rsidR="004373FA">
          <w:rPr>
            <w:noProof/>
            <w:webHidden/>
          </w:rPr>
          <w:instrText xml:space="preserve"> PAGEREF _Toc37578797 \h </w:instrText>
        </w:r>
        <w:r w:rsidR="004373FA">
          <w:rPr>
            <w:noProof/>
            <w:webHidden/>
          </w:rPr>
        </w:r>
        <w:r w:rsidR="004373FA">
          <w:rPr>
            <w:noProof/>
            <w:webHidden/>
          </w:rPr>
          <w:fldChar w:fldCharType="separate"/>
        </w:r>
        <w:r w:rsidR="003F6DF0">
          <w:rPr>
            <w:noProof/>
            <w:webHidden/>
          </w:rPr>
          <w:t>62</w:t>
        </w:r>
        <w:r w:rsidR="004373FA">
          <w:rPr>
            <w:noProof/>
            <w:webHidden/>
          </w:rPr>
          <w:fldChar w:fldCharType="end"/>
        </w:r>
      </w:hyperlink>
    </w:p>
    <w:p w14:paraId="10B83513" w14:textId="424A0DF7" w:rsidR="004373FA" w:rsidRDefault="00C82090">
      <w:pPr>
        <w:pStyle w:val="TableofFigures"/>
        <w:tabs>
          <w:tab w:val="right" w:leader="dot" w:pos="9350"/>
        </w:tabs>
        <w:rPr>
          <w:rFonts w:asciiTheme="minorHAnsi" w:eastAsiaTheme="minorEastAsia" w:hAnsiTheme="minorHAnsi"/>
          <w:noProof/>
          <w:sz w:val="22"/>
        </w:rPr>
      </w:pPr>
      <w:hyperlink w:anchor="_Toc37578798" w:history="1">
        <w:r w:rsidR="004373FA" w:rsidRPr="007B3048">
          <w:rPr>
            <w:rStyle w:val="Hyperlink"/>
            <w:noProof/>
          </w:rPr>
          <w:t xml:space="preserve">TABLE 12.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w:t>
        </w:r>
        <w:r w:rsidR="004373FA" w:rsidRPr="007B3048">
          <w:rPr>
            <w:rStyle w:val="Hyperlink"/>
            <w:noProof/>
          </w:rPr>
          <w:lastRenderedPageBreak/>
          <w:t>count of the lines which reference pieces of code but are not true lines of commented-out code.  The lines containing standard terms are lines which contain standardized terms such as virtual, void, and int.</w:t>
        </w:r>
        <w:r w:rsidR="004373FA">
          <w:rPr>
            <w:noProof/>
            <w:webHidden/>
          </w:rPr>
          <w:tab/>
        </w:r>
        <w:r w:rsidR="004373FA">
          <w:rPr>
            <w:noProof/>
            <w:webHidden/>
          </w:rPr>
          <w:fldChar w:fldCharType="begin"/>
        </w:r>
        <w:r w:rsidR="004373FA">
          <w:rPr>
            <w:noProof/>
            <w:webHidden/>
          </w:rPr>
          <w:instrText xml:space="preserve"> PAGEREF _Toc37578798 \h </w:instrText>
        </w:r>
        <w:r w:rsidR="004373FA">
          <w:rPr>
            <w:noProof/>
            <w:webHidden/>
          </w:rPr>
        </w:r>
        <w:r w:rsidR="004373FA">
          <w:rPr>
            <w:noProof/>
            <w:webHidden/>
          </w:rPr>
          <w:fldChar w:fldCharType="separate"/>
        </w:r>
        <w:r w:rsidR="003F6DF0">
          <w:rPr>
            <w:noProof/>
            <w:webHidden/>
          </w:rPr>
          <w:t>63</w:t>
        </w:r>
        <w:r w:rsidR="004373FA">
          <w:rPr>
            <w:noProof/>
            <w:webHidden/>
          </w:rPr>
          <w:fldChar w:fldCharType="end"/>
        </w:r>
      </w:hyperlink>
    </w:p>
    <w:p w14:paraId="05D8D793" w14:textId="4B8C4A93" w:rsidR="004373FA" w:rsidRDefault="00C82090">
      <w:pPr>
        <w:pStyle w:val="TableofFigures"/>
        <w:tabs>
          <w:tab w:val="right" w:leader="dot" w:pos="9350"/>
        </w:tabs>
        <w:rPr>
          <w:rFonts w:asciiTheme="minorHAnsi" w:eastAsiaTheme="minorEastAsia" w:hAnsiTheme="minorHAnsi"/>
          <w:noProof/>
          <w:sz w:val="22"/>
        </w:rPr>
      </w:pPr>
      <w:hyperlink w:anchor="_Toc37578799" w:history="1">
        <w:r w:rsidR="004373FA" w:rsidRPr="007B3048">
          <w:rPr>
            <w:rStyle w:val="Hyperlink"/>
            <w:noProof/>
          </w:rPr>
          <w:t>TABLE 13.  Below is a concise form of TABLE 9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4373FA">
          <w:rPr>
            <w:noProof/>
            <w:webHidden/>
          </w:rPr>
          <w:tab/>
        </w:r>
        <w:r w:rsidR="004373FA">
          <w:rPr>
            <w:noProof/>
            <w:webHidden/>
          </w:rPr>
          <w:fldChar w:fldCharType="begin"/>
        </w:r>
        <w:r w:rsidR="004373FA">
          <w:rPr>
            <w:noProof/>
            <w:webHidden/>
          </w:rPr>
          <w:instrText xml:space="preserve"> PAGEREF _Toc37578799 \h </w:instrText>
        </w:r>
        <w:r w:rsidR="004373FA">
          <w:rPr>
            <w:noProof/>
            <w:webHidden/>
          </w:rPr>
        </w:r>
        <w:r w:rsidR="004373FA">
          <w:rPr>
            <w:noProof/>
            <w:webHidden/>
          </w:rPr>
          <w:fldChar w:fldCharType="separate"/>
        </w:r>
        <w:r w:rsidR="003F6DF0">
          <w:rPr>
            <w:noProof/>
            <w:webHidden/>
          </w:rPr>
          <w:t>64</w:t>
        </w:r>
        <w:r w:rsidR="004373FA">
          <w:rPr>
            <w:noProof/>
            <w:webHidden/>
          </w:rPr>
          <w:fldChar w:fldCharType="end"/>
        </w:r>
      </w:hyperlink>
    </w:p>
    <w:p w14:paraId="6AD2D953" w14:textId="40A793E6" w:rsidR="004373FA" w:rsidRDefault="00C82090">
      <w:pPr>
        <w:pStyle w:val="TableofFigures"/>
        <w:tabs>
          <w:tab w:val="right" w:leader="dot" w:pos="9350"/>
        </w:tabs>
        <w:rPr>
          <w:rFonts w:asciiTheme="minorHAnsi" w:eastAsiaTheme="minorEastAsia" w:hAnsiTheme="minorHAnsi"/>
          <w:noProof/>
          <w:sz w:val="22"/>
        </w:rPr>
      </w:pPr>
      <w:hyperlink w:anchor="_Toc37578800" w:history="1">
        <w:r w:rsidR="004373FA" w:rsidRPr="007B3048">
          <w:rPr>
            <w:rStyle w:val="Hyperlink"/>
            <w:noProof/>
          </w:rPr>
          <w:t>TABLE 14.  Breakdown of the mathematical frequencies of the above comment line.</w:t>
        </w:r>
        <w:r w:rsidR="004373FA">
          <w:rPr>
            <w:noProof/>
            <w:webHidden/>
          </w:rPr>
          <w:tab/>
        </w:r>
        <w:r w:rsidR="004373FA">
          <w:rPr>
            <w:noProof/>
            <w:webHidden/>
          </w:rPr>
          <w:fldChar w:fldCharType="begin"/>
        </w:r>
        <w:r w:rsidR="004373FA">
          <w:rPr>
            <w:noProof/>
            <w:webHidden/>
          </w:rPr>
          <w:instrText xml:space="preserve"> PAGEREF _Toc37578800 \h </w:instrText>
        </w:r>
        <w:r w:rsidR="004373FA">
          <w:rPr>
            <w:noProof/>
            <w:webHidden/>
          </w:rPr>
        </w:r>
        <w:r w:rsidR="004373FA">
          <w:rPr>
            <w:noProof/>
            <w:webHidden/>
          </w:rPr>
          <w:fldChar w:fldCharType="separate"/>
        </w:r>
        <w:r w:rsidR="003F6DF0">
          <w:rPr>
            <w:noProof/>
            <w:webHidden/>
          </w:rPr>
          <w:t>73</w:t>
        </w:r>
        <w:r w:rsidR="004373FA">
          <w:rPr>
            <w:noProof/>
            <w:webHidden/>
          </w:rPr>
          <w:fldChar w:fldCharType="end"/>
        </w:r>
      </w:hyperlink>
    </w:p>
    <w:p w14:paraId="35E82476" w14:textId="29604CE2" w:rsidR="004373FA" w:rsidRDefault="00C82090">
      <w:pPr>
        <w:pStyle w:val="TableofFigures"/>
        <w:tabs>
          <w:tab w:val="right" w:leader="dot" w:pos="9350"/>
        </w:tabs>
        <w:rPr>
          <w:rFonts w:asciiTheme="minorHAnsi" w:eastAsiaTheme="minorEastAsia" w:hAnsiTheme="minorHAnsi"/>
          <w:noProof/>
          <w:sz w:val="22"/>
        </w:rPr>
      </w:pPr>
      <w:hyperlink w:anchor="_Toc37578801" w:history="1">
        <w:r w:rsidR="004373FA" w:rsidRPr="007B3048">
          <w:rPr>
            <w:rStyle w:val="Hyperlink"/>
            <w:noProof/>
          </w:rPr>
          <w:t>TABLE 15.  The table shows the frequencies of each symbol in a sample line.  It is important to note how sparse the matrix is as this is the case with many if not all lines.</w:t>
        </w:r>
        <w:r w:rsidR="004373FA">
          <w:rPr>
            <w:noProof/>
            <w:webHidden/>
          </w:rPr>
          <w:tab/>
        </w:r>
        <w:r w:rsidR="004373FA">
          <w:rPr>
            <w:noProof/>
            <w:webHidden/>
          </w:rPr>
          <w:fldChar w:fldCharType="begin"/>
        </w:r>
        <w:r w:rsidR="004373FA">
          <w:rPr>
            <w:noProof/>
            <w:webHidden/>
          </w:rPr>
          <w:instrText xml:space="preserve"> PAGEREF _Toc37578801 \h </w:instrText>
        </w:r>
        <w:r w:rsidR="004373FA">
          <w:rPr>
            <w:noProof/>
            <w:webHidden/>
          </w:rPr>
        </w:r>
        <w:r w:rsidR="004373FA">
          <w:rPr>
            <w:noProof/>
            <w:webHidden/>
          </w:rPr>
          <w:fldChar w:fldCharType="separate"/>
        </w:r>
        <w:r w:rsidR="003F6DF0">
          <w:rPr>
            <w:noProof/>
            <w:webHidden/>
          </w:rPr>
          <w:t>77</w:t>
        </w:r>
        <w:r w:rsidR="004373FA">
          <w:rPr>
            <w:noProof/>
            <w:webHidden/>
          </w:rPr>
          <w:fldChar w:fldCharType="end"/>
        </w:r>
      </w:hyperlink>
    </w:p>
    <w:p w14:paraId="25CB9E82" w14:textId="2FB83C81" w:rsidR="004373FA" w:rsidRDefault="00C82090">
      <w:pPr>
        <w:pStyle w:val="TableofFigures"/>
        <w:tabs>
          <w:tab w:val="right" w:leader="dot" w:pos="9350"/>
        </w:tabs>
        <w:rPr>
          <w:rFonts w:asciiTheme="minorHAnsi" w:eastAsiaTheme="minorEastAsia" w:hAnsiTheme="minorHAnsi"/>
          <w:noProof/>
          <w:sz w:val="22"/>
        </w:rPr>
      </w:pPr>
      <w:hyperlink w:anchor="_Toc37578802" w:history="1">
        <w:r w:rsidR="004373FA" w:rsidRPr="007B3048">
          <w:rPr>
            <w:rStyle w:val="Hyperlink"/>
            <w:noProof/>
          </w:rPr>
          <w:t>TABLE 16.  This table shows each equation used as a hueristic in the analysis of our results.</w:t>
        </w:r>
        <w:r w:rsidR="004373FA">
          <w:rPr>
            <w:noProof/>
            <w:webHidden/>
          </w:rPr>
          <w:tab/>
        </w:r>
        <w:r w:rsidR="004373FA">
          <w:rPr>
            <w:noProof/>
            <w:webHidden/>
          </w:rPr>
          <w:fldChar w:fldCharType="begin"/>
        </w:r>
        <w:r w:rsidR="004373FA">
          <w:rPr>
            <w:noProof/>
            <w:webHidden/>
          </w:rPr>
          <w:instrText xml:space="preserve"> PAGEREF _Toc37578802 \h </w:instrText>
        </w:r>
        <w:r w:rsidR="004373FA">
          <w:rPr>
            <w:noProof/>
            <w:webHidden/>
          </w:rPr>
        </w:r>
        <w:r w:rsidR="004373FA">
          <w:rPr>
            <w:noProof/>
            <w:webHidden/>
          </w:rPr>
          <w:fldChar w:fldCharType="separate"/>
        </w:r>
        <w:r w:rsidR="003F6DF0">
          <w:rPr>
            <w:noProof/>
            <w:webHidden/>
          </w:rPr>
          <w:t>81</w:t>
        </w:r>
        <w:r w:rsidR="004373FA">
          <w:rPr>
            <w:noProof/>
            <w:webHidden/>
          </w:rPr>
          <w:fldChar w:fldCharType="end"/>
        </w:r>
      </w:hyperlink>
    </w:p>
    <w:p w14:paraId="0F8C9A53" w14:textId="7B692B07" w:rsidR="004373FA" w:rsidRDefault="00C82090">
      <w:pPr>
        <w:pStyle w:val="TableofFigures"/>
        <w:tabs>
          <w:tab w:val="right" w:leader="dot" w:pos="9350"/>
        </w:tabs>
        <w:rPr>
          <w:rFonts w:asciiTheme="minorHAnsi" w:eastAsiaTheme="minorEastAsia" w:hAnsiTheme="minorHAnsi"/>
          <w:noProof/>
          <w:sz w:val="22"/>
        </w:rPr>
      </w:pPr>
      <w:hyperlink w:anchor="_Toc37578803" w:history="1">
        <w:r w:rsidR="004373FA" w:rsidRPr="007B3048">
          <w:rPr>
            <w:rStyle w:val="Hyperlink"/>
            <w:noProof/>
          </w:rPr>
          <w:t>TABLE 17.  The following values are the results of each fold from the stratified k-fold cross validation.</w:t>
        </w:r>
        <w:r w:rsidR="004373FA">
          <w:rPr>
            <w:noProof/>
            <w:webHidden/>
          </w:rPr>
          <w:tab/>
        </w:r>
        <w:r w:rsidR="004373FA">
          <w:rPr>
            <w:noProof/>
            <w:webHidden/>
          </w:rPr>
          <w:fldChar w:fldCharType="begin"/>
        </w:r>
        <w:r w:rsidR="004373FA">
          <w:rPr>
            <w:noProof/>
            <w:webHidden/>
          </w:rPr>
          <w:instrText xml:space="preserve"> PAGEREF _Toc37578803 \h </w:instrText>
        </w:r>
        <w:r w:rsidR="004373FA">
          <w:rPr>
            <w:noProof/>
            <w:webHidden/>
          </w:rPr>
        </w:r>
        <w:r w:rsidR="004373FA">
          <w:rPr>
            <w:noProof/>
            <w:webHidden/>
          </w:rPr>
          <w:fldChar w:fldCharType="separate"/>
        </w:r>
        <w:r w:rsidR="003F6DF0">
          <w:rPr>
            <w:noProof/>
            <w:webHidden/>
          </w:rPr>
          <w:t>82</w:t>
        </w:r>
        <w:r w:rsidR="004373FA">
          <w:rPr>
            <w:noProof/>
            <w:webHidden/>
          </w:rPr>
          <w:fldChar w:fldCharType="end"/>
        </w:r>
      </w:hyperlink>
    </w:p>
    <w:p w14:paraId="2009255E" w14:textId="2201EB4B" w:rsidR="004373FA" w:rsidRDefault="00C82090">
      <w:pPr>
        <w:pStyle w:val="TableofFigures"/>
        <w:tabs>
          <w:tab w:val="right" w:leader="dot" w:pos="9350"/>
        </w:tabs>
        <w:rPr>
          <w:rFonts w:asciiTheme="minorHAnsi" w:eastAsiaTheme="minorEastAsia" w:hAnsiTheme="minorHAnsi"/>
          <w:noProof/>
          <w:sz w:val="22"/>
        </w:rPr>
      </w:pPr>
      <w:hyperlink w:anchor="_Toc37578804" w:history="1">
        <w:r w:rsidR="004373FA" w:rsidRPr="007B3048">
          <w:rPr>
            <w:rStyle w:val="Hyperlink"/>
            <w:noProof/>
          </w:rPr>
          <w:t>TABLE 18.  This table is the heuristic results for 36000 of the total set of comments which was manually verified.  The precision was lower than the original data set due to the decision tree finding numerous instances of code references, which appear very similar to commented-out code, inside English Prose comments.  This of course had an effect on both accuracy and F1 score as well, lowering both of them respectively.</w:t>
        </w:r>
        <w:r w:rsidR="004373FA">
          <w:rPr>
            <w:noProof/>
            <w:webHidden/>
          </w:rPr>
          <w:tab/>
        </w:r>
        <w:r w:rsidR="004373FA">
          <w:rPr>
            <w:noProof/>
            <w:webHidden/>
          </w:rPr>
          <w:fldChar w:fldCharType="begin"/>
        </w:r>
        <w:r w:rsidR="004373FA">
          <w:rPr>
            <w:noProof/>
            <w:webHidden/>
          </w:rPr>
          <w:instrText xml:space="preserve"> PAGEREF _Toc37578804 \h </w:instrText>
        </w:r>
        <w:r w:rsidR="004373FA">
          <w:rPr>
            <w:noProof/>
            <w:webHidden/>
          </w:rPr>
        </w:r>
        <w:r w:rsidR="004373FA">
          <w:rPr>
            <w:noProof/>
            <w:webHidden/>
          </w:rPr>
          <w:fldChar w:fldCharType="separate"/>
        </w:r>
        <w:r w:rsidR="003F6DF0">
          <w:rPr>
            <w:noProof/>
            <w:webHidden/>
          </w:rPr>
          <w:t>86</w:t>
        </w:r>
        <w:r w:rsidR="004373FA">
          <w:rPr>
            <w:noProof/>
            <w:webHidden/>
          </w:rPr>
          <w:fldChar w:fldCharType="end"/>
        </w:r>
      </w:hyperlink>
    </w:p>
    <w:p w14:paraId="19EB3801" w14:textId="77AB6DA3" w:rsidR="004373FA" w:rsidRDefault="00C82090">
      <w:pPr>
        <w:pStyle w:val="TableofFigures"/>
        <w:tabs>
          <w:tab w:val="right" w:leader="dot" w:pos="9350"/>
        </w:tabs>
        <w:rPr>
          <w:rFonts w:asciiTheme="minorHAnsi" w:eastAsiaTheme="minorEastAsia" w:hAnsiTheme="minorHAnsi"/>
          <w:noProof/>
          <w:sz w:val="22"/>
        </w:rPr>
      </w:pPr>
      <w:hyperlink w:anchor="_Toc37578805" w:history="1">
        <w:r w:rsidR="004373FA" w:rsidRPr="007B3048">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4373FA">
          <w:rPr>
            <w:noProof/>
            <w:webHidden/>
          </w:rPr>
          <w:tab/>
        </w:r>
        <w:r w:rsidR="004373FA">
          <w:rPr>
            <w:noProof/>
            <w:webHidden/>
          </w:rPr>
          <w:fldChar w:fldCharType="begin"/>
        </w:r>
        <w:r w:rsidR="004373FA">
          <w:rPr>
            <w:noProof/>
            <w:webHidden/>
          </w:rPr>
          <w:instrText xml:space="preserve"> PAGEREF _Toc37578805 \h </w:instrText>
        </w:r>
        <w:r w:rsidR="004373FA">
          <w:rPr>
            <w:noProof/>
            <w:webHidden/>
          </w:rPr>
        </w:r>
        <w:r w:rsidR="004373FA">
          <w:rPr>
            <w:noProof/>
            <w:webHidden/>
          </w:rPr>
          <w:fldChar w:fldCharType="separate"/>
        </w:r>
        <w:r w:rsidR="003F6DF0">
          <w:rPr>
            <w:noProof/>
            <w:webHidden/>
          </w:rPr>
          <w:t>89</w:t>
        </w:r>
        <w:r w:rsidR="004373FA">
          <w:rPr>
            <w:noProof/>
            <w:webHidden/>
          </w:rPr>
          <w:fldChar w:fldCharType="end"/>
        </w:r>
      </w:hyperlink>
    </w:p>
    <w:p w14:paraId="4F8616DE" w14:textId="658AB10A" w:rsidR="004373FA" w:rsidRDefault="004373FA">
      <w:pPr>
        <w:spacing w:line="259" w:lineRule="auto"/>
        <w:ind w:firstLine="0"/>
        <w:rPr>
          <w:rFonts w:cs="Times New Roman"/>
          <w:b/>
          <w:bCs/>
          <w:sz w:val="32"/>
          <w:szCs w:val="32"/>
        </w:rPr>
      </w:pPr>
      <w:r>
        <w:rPr>
          <w:rFonts w:cs="Times New Roman"/>
          <w:b/>
          <w:bCs/>
          <w:sz w:val="32"/>
          <w:szCs w:val="32"/>
        </w:rPr>
        <w:fldChar w:fldCharType="end"/>
      </w:r>
      <w:r>
        <w:rPr>
          <w:rFonts w:cs="Times New Roman"/>
          <w:b/>
          <w:bCs/>
          <w:sz w:val="32"/>
          <w:szCs w:val="32"/>
        </w:rPr>
        <w:br w:type="page"/>
      </w:r>
    </w:p>
    <w:p w14:paraId="4B21339A"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B261C5">
      <w:pPr>
        <w:pStyle w:val="Heading1"/>
      </w:pPr>
      <w:bookmarkStart w:id="0" w:name="_Toc37578506"/>
      <w:bookmarkEnd w:id="0"/>
      <w:r>
        <w:br/>
      </w:r>
      <w:r w:rsidR="004E5433">
        <w:t>Introduction</w:t>
      </w:r>
    </w:p>
    <w:p w14:paraId="195B27A6" w14:textId="61BDC36F"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CF64B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4046DE37"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w:t>
      </w:r>
      <w:r w:rsidR="003B37FD" w:rsidRPr="002248ED">
        <w:rPr>
          <w:rFonts w:cs="Times New Roman"/>
          <w:szCs w:val="24"/>
        </w:rPr>
        <w:t>example,</w:t>
      </w:r>
      <w:r w:rsidR="00A8402E" w:rsidRPr="002248ED">
        <w:rPr>
          <w:rFonts w:cs="Times New Roman"/>
          <w:szCs w:val="24"/>
        </w:rPr>
        <w:t xml:space="preserv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79C7BB6B"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r w:rsidR="004373FA">
        <w:rPr>
          <w:rFonts w:cs="Times New Roman"/>
          <w:szCs w:val="24"/>
        </w:rPr>
        <w:t>any time</w:t>
      </w:r>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7E6DF719"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r w:rsidR="004373FA">
        <w:rPr>
          <w:rFonts w:cs="Times New Roman"/>
          <w:szCs w:val="24"/>
        </w:rPr>
        <w:t>than</w:t>
      </w:r>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4A5593E3"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3F6DF0">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3F6DF0">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3F6DF0">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3F6DF0">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3F6DF0">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3F6DF0">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In</w:t>
      </w:r>
      <w:r w:rsidR="001920F2">
        <w:rPr>
          <w:rFonts w:cs="Times New Roman"/>
          <w:szCs w:val="24"/>
        </w:rPr>
        <w:t xml:space="preserve"> </w:t>
      </w:r>
      <w:r w:rsidR="001920F2">
        <w:rPr>
          <w:rFonts w:cs="Times New Roman"/>
          <w:szCs w:val="24"/>
        </w:rPr>
        <w:fldChar w:fldCharType="begin"/>
      </w:r>
      <w:r w:rsidR="001920F2">
        <w:rPr>
          <w:rFonts w:cs="Times New Roman"/>
          <w:szCs w:val="24"/>
        </w:rPr>
        <w:instrText xml:space="preserve"> REF _Ref34251039 \n \h </w:instrText>
      </w:r>
      <w:r w:rsidR="001920F2">
        <w:rPr>
          <w:rFonts w:cs="Times New Roman"/>
          <w:szCs w:val="24"/>
        </w:rPr>
      </w:r>
      <w:r w:rsidR="001920F2">
        <w:rPr>
          <w:rFonts w:cs="Times New Roman"/>
          <w:szCs w:val="24"/>
        </w:rPr>
        <w:fldChar w:fldCharType="separate"/>
      </w:r>
      <w:r w:rsidR="003F6DF0">
        <w:rPr>
          <w:rFonts w:cs="Times New Roman"/>
          <w:szCs w:val="24"/>
        </w:rPr>
        <w:t>Chapter 8</w:t>
      </w:r>
      <w:r w:rsidR="001920F2">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the results of the automation process on test data</w:t>
      </w:r>
      <w:r w:rsidR="00E2208E">
        <w:rPr>
          <w:rFonts w:cs="Times New Roman"/>
          <w:szCs w:val="24"/>
        </w:rPr>
        <w:t xml:space="preserve">.  </w:t>
      </w:r>
      <w:r w:rsidR="001920F2">
        <w:rPr>
          <w:rFonts w:cs="Times New Roman"/>
          <w:szCs w:val="24"/>
        </w:rPr>
        <w:fldChar w:fldCharType="begin"/>
      </w:r>
      <w:r w:rsidR="001920F2">
        <w:rPr>
          <w:rFonts w:cs="Times New Roman"/>
          <w:szCs w:val="24"/>
        </w:rPr>
        <w:instrText xml:space="preserve"> REF _Ref36834969 \n \h </w:instrText>
      </w:r>
      <w:r w:rsidR="001920F2">
        <w:rPr>
          <w:rFonts w:cs="Times New Roman"/>
          <w:szCs w:val="24"/>
        </w:rPr>
      </w:r>
      <w:r w:rsidR="001920F2">
        <w:rPr>
          <w:rFonts w:cs="Times New Roman"/>
          <w:szCs w:val="24"/>
        </w:rPr>
        <w:fldChar w:fldCharType="separate"/>
      </w:r>
      <w:r w:rsidR="003F6DF0">
        <w:rPr>
          <w:rFonts w:cs="Times New Roman"/>
          <w:szCs w:val="24"/>
        </w:rPr>
        <w:t>Chapter 9</w:t>
      </w:r>
      <w:r w:rsidR="001920F2">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3F6DF0">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3F6DF0">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3F6DF0">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08D3B400" w:rsidR="004E5433" w:rsidRPr="00347B64" w:rsidRDefault="004E5433" w:rsidP="00B261C5">
      <w:pPr>
        <w:pStyle w:val="Heading1"/>
      </w:pPr>
      <w:bookmarkStart w:id="1" w:name="_Ref32248431"/>
      <w:r w:rsidRPr="00347B64">
        <w:t xml:space="preserve"> </w:t>
      </w:r>
      <w:bookmarkStart w:id="2" w:name="_Toc37578507"/>
      <w:bookmarkEnd w:id="1"/>
      <w:bookmarkEnd w:id="2"/>
      <w:r w:rsidR="002D3BDD">
        <w:br/>
      </w:r>
      <w:r w:rsidR="00B00EC7">
        <w:t>Related Work</w:t>
      </w:r>
    </w:p>
    <w:p w14:paraId="2EED8F31" w14:textId="5C306A51"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3F6DF0">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3F6DF0">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3F6DF0">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3F6DF0">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3F6DF0">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 w:name="_Ref35456368"/>
      <w:bookmarkStart w:id="4" w:name="_Toc37578508"/>
      <w:r>
        <w:t>Taxonomy</w:t>
      </w:r>
      <w:bookmarkEnd w:id="3"/>
      <w:bookmarkEnd w:id="4"/>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25F1BA08"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5" w:name="_Ref34208077"/>
      <w:bookmarkStart w:id="6" w:name="_Toc37578509"/>
      <w:r>
        <w:lastRenderedPageBreak/>
        <w:t>Detecting Code in Unstructured Text</w:t>
      </w:r>
      <w:bookmarkEnd w:id="5"/>
      <w:bookmarkEnd w:id="6"/>
    </w:p>
    <w:p w14:paraId="7F9AA12B" w14:textId="510D32B9"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developing 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097F95B6"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7" w:name="_Ref33723021"/>
      <w:r>
        <w:t xml:space="preserve"> </w:t>
      </w:r>
      <w:bookmarkStart w:id="8" w:name="_Toc37578510"/>
      <w:bookmarkStart w:id="9" w:name="_Ref34207242"/>
      <w:r w:rsidR="00AB11E8">
        <w:t>Comment Generation</w:t>
      </w:r>
      <w:bookmarkEnd w:id="8"/>
      <w:r w:rsidR="00AB11E8">
        <w:t xml:space="preserve"> </w:t>
      </w:r>
      <w:bookmarkEnd w:id="7"/>
      <w:bookmarkEnd w:id="9"/>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10" w:name="_Ref35456517"/>
      <w:bookmarkStart w:id="11" w:name="_Toc37578511"/>
      <w:r>
        <w:t>Comment Quality</w:t>
      </w:r>
      <w:bookmarkEnd w:id="10"/>
      <w:bookmarkEnd w:id="11"/>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12" w:name="_Ref33723167"/>
      <w:bookmarkStart w:id="13" w:name="_Ref34207284"/>
      <w:bookmarkStart w:id="14" w:name="_Toc37578512"/>
      <w:r>
        <w:t>Automated Summarization and Text Detection</w:t>
      </w:r>
      <w:bookmarkEnd w:id="12"/>
      <w:bookmarkEnd w:id="13"/>
      <w:bookmarkEnd w:id="14"/>
    </w:p>
    <w:p w14:paraId="0DAB7EC7" w14:textId="2BC75F42"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r w:rsidR="004373FA">
        <w:rPr>
          <w:rFonts w:cs="Times New Roman"/>
          <w:szCs w:val="24"/>
        </w:rPr>
        <w:t>retrieval</w:t>
      </w:r>
      <w:r w:rsidR="00763BEB">
        <w:rPr>
          <w:rFonts w:cs="Times New Roman"/>
          <w:szCs w:val="24"/>
        </w:rPr>
        <w:t xml:space="preserve">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r w:rsidR="003B37FD">
        <w:rPr>
          <w:rFonts w:cs="Times New Roman"/>
          <w:szCs w:val="24"/>
        </w:rPr>
        <w:t>compared</w:t>
      </w:r>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lastRenderedPageBreak/>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w:t>
      </w:r>
      <w:r w:rsidR="00941C81">
        <w:rPr>
          <w:rFonts w:cs="Times New Roman"/>
          <w:szCs w:val="24"/>
        </w:rPr>
        <w:lastRenderedPageBreak/>
        <w:t>the method that we are using in our own research</w:t>
      </w:r>
      <w:r w:rsidR="00CF64B0">
        <w:rPr>
          <w:rFonts w:cs="Times New Roman"/>
          <w:szCs w:val="24"/>
        </w:rPr>
        <w:t xml:space="preserve">.  </w:t>
      </w:r>
      <w:r w:rsidR="00941C81">
        <w:rPr>
          <w:rFonts w:cs="Times New Roman"/>
          <w:szCs w:val="24"/>
        </w:rPr>
        <w:t>First, they use human beings to read and 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B261C5">
      <w:pPr>
        <w:pStyle w:val="Heading1"/>
        <w:rPr>
          <w:bCs/>
        </w:rPr>
      </w:pPr>
      <w:bookmarkStart w:id="15" w:name="_Toc37578513"/>
      <w:bookmarkEnd w:id="15"/>
      <w:r>
        <w:rPr>
          <w:bCs/>
        </w:rPr>
        <w:br/>
      </w:r>
      <w:r w:rsidR="00F91EAC" w:rsidRPr="002D3BDD">
        <w:rPr>
          <w:bCs/>
        </w:rPr>
        <w:t>Taxonomy of Comm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53CA41D"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3F6DF0" w:rsidRPr="0007121B">
        <w:t xml:space="preserve">TABLE </w:t>
      </w:r>
      <w:r w:rsidR="003F6DF0">
        <w:rPr>
          <w:noProof/>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397FA2">
        <w:rPr>
          <w:szCs w:val="24"/>
        </w:rPr>
        <w:t xml:space="preserve"> </w:t>
      </w:r>
      <w:r w:rsidR="003B37FD">
        <w:rPr>
          <w:szCs w:val="24"/>
        </w:rPr>
        <w:t>however,</w:t>
      </w:r>
      <w:r w:rsidR="00397FA2">
        <w:rPr>
          <w:szCs w:val="24"/>
        </w:rPr>
        <w:t xml:space="preserve">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1920F2">
        <w:rPr>
          <w:szCs w:val="24"/>
        </w:rPr>
        <w:t>prose but</w:t>
      </w:r>
      <w:r w:rsidR="00317019">
        <w:rPr>
          <w:szCs w:val="24"/>
        </w:rPr>
        <w:t xml:space="preserve">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45E43E16" w:rsidR="00C43334" w:rsidRPr="0007121B" w:rsidRDefault="00C43334" w:rsidP="002E3FFC">
      <w:pPr>
        <w:pStyle w:val="TableCaption"/>
      </w:pPr>
      <w:bookmarkStart w:id="16" w:name="_Ref35367705"/>
      <w:bookmarkStart w:id="17" w:name="_Toc37578787"/>
      <w:r w:rsidRPr="0007121B">
        <w:t xml:space="preserve">TABLE </w:t>
      </w:r>
      <w:r w:rsidR="00C82090">
        <w:fldChar w:fldCharType="begin"/>
      </w:r>
      <w:r w:rsidR="00C82090">
        <w:instrText xml:space="preserve"> SEQ Table \* ARABIC </w:instrText>
      </w:r>
      <w:r w:rsidR="00C82090">
        <w:fldChar w:fldCharType="separate"/>
      </w:r>
      <w:r w:rsidR="003F6DF0">
        <w:rPr>
          <w:noProof/>
        </w:rPr>
        <w:t>1</w:t>
      </w:r>
      <w:r w:rsidR="00C82090">
        <w:rPr>
          <w:noProof/>
        </w:rPr>
        <w:fldChar w:fldCharType="end"/>
      </w:r>
      <w:bookmarkEnd w:id="16"/>
      <w:r w:rsidR="00CF64B0">
        <w:t xml:space="preserve">.  </w:t>
      </w:r>
      <w:r w:rsidR="004373FA">
        <w:t>Provides a detailed description of each of the six types of comments, line, block, #IF 0, IF(0), Doxygen, Javadoc</w:t>
      </w:r>
      <w:r w:rsidR="00A54E7C" w:rsidRPr="0007121B">
        <w:t>.</w:t>
      </w:r>
      <w:bookmarkEnd w:id="17"/>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711D43F5" w:rsidR="006379B8" w:rsidRDefault="00F346A9" w:rsidP="00531EC9">
      <w:pPr>
        <w:jc w:val="both"/>
        <w:rPr>
          <w:szCs w:val="24"/>
        </w:rPr>
      </w:pPr>
      <w:r>
        <w:rPr>
          <w:szCs w:val="24"/>
        </w:rPr>
        <w:t xml:space="preserve">In </w:t>
      </w:r>
      <w:r w:rsidR="004A2CA2">
        <w:rPr>
          <w:szCs w:val="24"/>
        </w:rPr>
        <w:t xml:space="preserve">this </w:t>
      </w:r>
      <w:r w:rsidR="001920F2">
        <w:rPr>
          <w:szCs w:val="24"/>
        </w:rPr>
        <w:t>thesis, although</w:t>
      </w:r>
      <w:r w:rsidR="00461431">
        <w:rPr>
          <w:szCs w:val="24"/>
        </w:rPr>
        <w:t xml:space="preserve"> a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4C3D8E88"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3F6DF0" w:rsidRPr="003F6DF0">
        <w:rPr>
          <w:i/>
          <w:iCs/>
          <w:szCs w:val="24"/>
        </w:rPr>
        <w:t xml:space="preserve">TABLE </w:t>
      </w:r>
      <w:r w:rsidR="003F6DF0" w:rsidRPr="003F6DF0">
        <w:rPr>
          <w:i/>
          <w:iCs/>
          <w:noProof/>
          <w:szCs w:val="24"/>
        </w:rPr>
        <w:t>1</w:t>
      </w:r>
      <w:r w:rsidR="00DC1E82" w:rsidRPr="000E69C1">
        <w:rPr>
          <w:i/>
          <w:iCs/>
          <w:szCs w:val="24"/>
        </w:rPr>
        <w:fldChar w:fldCharType="end"/>
      </w:r>
      <w:r w:rsidR="00CF64B0">
        <w:rPr>
          <w:i/>
          <w:iCs/>
          <w:szCs w:val="24"/>
        </w:rPr>
        <w:t xml:space="preserve">.  </w:t>
      </w:r>
    </w:p>
    <w:p w14:paraId="71AE434D" w14:textId="4E325C91"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3F6DF0" w:rsidRPr="002F6928">
        <w:t xml:space="preserve">TABLE </w:t>
      </w:r>
      <w:r w:rsidR="003F6DF0">
        <w:rPr>
          <w:noProof/>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8BEE482"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3F6DF0" w:rsidRPr="00A20996">
        <w:t xml:space="preserve">TABLE </w:t>
      </w:r>
      <w:r w:rsidR="003F6DF0">
        <w:rPr>
          <w:noProof/>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2FD73A0" w:rsidR="00976874" w:rsidRPr="002F6928" w:rsidRDefault="00976874" w:rsidP="003D080F">
      <w:pPr>
        <w:pStyle w:val="TableCaption"/>
      </w:pPr>
      <w:bookmarkStart w:id="18" w:name="_Ref35393024"/>
      <w:bookmarkStart w:id="19" w:name="_Toc37578788"/>
      <w:r w:rsidRPr="002F6928">
        <w:lastRenderedPageBreak/>
        <w:t xml:space="preserve">TABLE </w:t>
      </w:r>
      <w:r w:rsidR="00C82090">
        <w:fldChar w:fldCharType="begin"/>
      </w:r>
      <w:r w:rsidR="00C82090">
        <w:instrText xml:space="preserve"> SEQ Table \* ARABIC </w:instrText>
      </w:r>
      <w:r w:rsidR="00C82090">
        <w:fldChar w:fldCharType="separate"/>
      </w:r>
      <w:r w:rsidR="003F6DF0">
        <w:rPr>
          <w:noProof/>
        </w:rPr>
        <w:t>2</w:t>
      </w:r>
      <w:r w:rsidR="00C82090">
        <w:rPr>
          <w:noProof/>
        </w:rPr>
        <w:fldChar w:fldCharType="end"/>
      </w:r>
      <w:bookmarkEnd w:id="18"/>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bookmarkEnd w:id="19"/>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depth</w:t>
            </w:r>
            <w:proofErr w:type="spell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Print(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BC760FB" w:rsidR="002F6928" w:rsidRPr="00A20996" w:rsidRDefault="002F6928" w:rsidP="003D080F">
      <w:pPr>
        <w:pStyle w:val="TableCaption"/>
      </w:pPr>
      <w:bookmarkStart w:id="20" w:name="_Ref35393704"/>
      <w:bookmarkStart w:id="21" w:name="_Toc37578789"/>
      <w:r w:rsidRPr="00A20996">
        <w:lastRenderedPageBreak/>
        <w:t>T</w:t>
      </w:r>
      <w:r w:rsidR="00F302F0" w:rsidRPr="00A20996">
        <w:t>ABLE</w:t>
      </w:r>
      <w:r w:rsidRPr="00A20996">
        <w:t xml:space="preserve"> </w:t>
      </w:r>
      <w:r w:rsidR="00C82090">
        <w:fldChar w:fldCharType="begin"/>
      </w:r>
      <w:r w:rsidR="00C82090">
        <w:instrText xml:space="preserve"> SEQ Table \* ARABI</w:instrText>
      </w:r>
      <w:r w:rsidR="00C82090">
        <w:instrText xml:space="preserve">C </w:instrText>
      </w:r>
      <w:r w:rsidR="00C82090">
        <w:fldChar w:fldCharType="separate"/>
      </w:r>
      <w:r w:rsidR="003F6DF0">
        <w:rPr>
          <w:noProof/>
        </w:rPr>
        <w:t>3</w:t>
      </w:r>
      <w:r w:rsidR="00C82090">
        <w:rPr>
          <w:noProof/>
        </w:rPr>
        <w:fldChar w:fldCharType="end"/>
      </w:r>
      <w:bookmarkEnd w:id="20"/>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bookmarkEnd w:id="21"/>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r w:rsidRPr="000E69C1">
              <w:rPr>
                <w:rStyle w:val="Code"/>
                <w:sz w:val="22"/>
                <w:szCs w:val="22"/>
              </w:rPr>
              <w:t>ret.second</w:t>
            </w:r>
            <w:proofErr w:type="spell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ret.index</w:t>
            </w:r>
            <w:proofErr w:type="spell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r w:rsidRPr="000E69C1">
              <w:rPr>
                <w:rStyle w:val="Code"/>
                <w:sz w:val="22"/>
                <w:szCs w:val="22"/>
              </w:rPr>
              <w:t>cour.Inventory.Items</w:t>
            </w:r>
            <w:proofErr w:type="spell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r w:rsidRPr="000E69C1">
              <w:rPr>
                <w:rStyle w:val="Code"/>
                <w:sz w:val="22"/>
                <w:szCs w:val="22"/>
              </w:rPr>
              <w:t>item.Name</w:t>
            </w:r>
            <w:proofErr w:type="spell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r w:rsidRPr="0034127D">
              <w:rPr>
                <w:rStyle w:val="Code"/>
                <w:sz w:val="22"/>
                <w:szCs w:val="22"/>
              </w:rPr>
              <w:t>AbstractASTMatcherRule</w:t>
            </w:r>
            <w:proofErr w:type="spellEnd"/>
            <w:r w:rsidRPr="0034127D">
              <w:rPr>
                <w:rStyle w:val="Code"/>
                <w:sz w:val="22"/>
                <w:szCs w:val="22"/>
              </w:rPr>
              <w:t>::</w:t>
            </w:r>
            <w:proofErr w:type="spellStart"/>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86ADEB0" w14:textId="64F94D87" w:rsidR="00941F33" w:rsidRDefault="005772E2" w:rsidP="00F25551">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F6DF0" w:rsidRPr="00F3698E">
        <w:t xml:space="preserve">TABLE </w:t>
      </w:r>
      <w:r w:rsidR="003F6DF0">
        <w:rPr>
          <w:noProof/>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3F6DF0" w:rsidRPr="000E69C1">
        <w:t xml:space="preserve">TABLE </w:t>
      </w:r>
      <w:r w:rsidR="003F6DF0">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r w:rsidR="00941F33">
        <w:rPr>
          <w:szCs w:val="24"/>
        </w:rPr>
        <w:t xml:space="preserve">  All of </w:t>
      </w:r>
      <w:r w:rsidR="00941F33">
        <w:rPr>
          <w:szCs w:val="24"/>
        </w:rPr>
        <w:lastRenderedPageBreak/>
        <w:t xml:space="preserve">these examples provide samples of commented-out code, this alongside the definition of commented-out code that we gave in this chapter, answers our </w:t>
      </w:r>
      <w:r w:rsidR="00941F33" w:rsidRPr="000E69C1">
        <w:rPr>
          <w:b/>
          <w:bCs/>
          <w:szCs w:val="24"/>
        </w:rPr>
        <w:t xml:space="preserve">RQ 1 </w:t>
      </w:r>
      <w:r w:rsidR="00941F33">
        <w:rPr>
          <w:b/>
          <w:bCs/>
          <w:szCs w:val="24"/>
        </w:rPr>
        <w:t>(</w:t>
      </w:r>
      <w:r w:rsidR="00941F33">
        <w:rPr>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584A020C" w:rsidR="00F3698E" w:rsidRPr="00F3698E" w:rsidRDefault="00F3698E" w:rsidP="003D080F">
      <w:pPr>
        <w:pStyle w:val="TableCaption"/>
      </w:pPr>
      <w:bookmarkStart w:id="22" w:name="_Ref35393818"/>
      <w:bookmarkStart w:id="23" w:name="_Toc37578790"/>
      <w:r w:rsidRPr="00F3698E">
        <w:lastRenderedPageBreak/>
        <w:t xml:space="preserve">TABLE </w:t>
      </w:r>
      <w:r w:rsidR="00C82090">
        <w:fldChar w:fldCharType="begin"/>
      </w:r>
      <w:r w:rsidR="00C82090">
        <w:instrText xml:space="preserve"> SEQ Table \* ARABIC </w:instrText>
      </w:r>
      <w:r w:rsidR="00C82090">
        <w:fldChar w:fldCharType="separate"/>
      </w:r>
      <w:r w:rsidR="003F6DF0">
        <w:rPr>
          <w:noProof/>
        </w:rPr>
        <w:t>4</w:t>
      </w:r>
      <w:r w:rsidR="00C82090">
        <w:rPr>
          <w:noProof/>
        </w:rPr>
        <w:fldChar w:fldCharType="end"/>
      </w:r>
      <w:bookmarkEnd w:id="22"/>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bookmarkEnd w:id="23"/>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w:t>
            </w:r>
            <w:proofErr w:type="spellStart"/>
            <w:r w:rsidRPr="00FC1765">
              <w:rPr>
                <w:szCs w:val="24"/>
              </w:rPr>
              <w:t>len</w:t>
            </w:r>
            <w:proofErr w:type="spell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w:t>
            </w:r>
            <w:proofErr w:type="spellStart"/>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reserve</w:t>
            </w:r>
            <w:proofErr w:type="spell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insert</w:t>
            </w:r>
            <w:proofErr w:type="spell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6C304F6F" w:rsidR="00403C1E" w:rsidRPr="00025D2F" w:rsidRDefault="00403C1E" w:rsidP="003D080F">
      <w:pPr>
        <w:pStyle w:val="TableCaption"/>
      </w:pPr>
      <w:bookmarkStart w:id="24" w:name="_Ref35472861"/>
      <w:bookmarkStart w:id="25" w:name="_Toc37578791"/>
      <w:r w:rsidRPr="000E69C1">
        <w:lastRenderedPageBreak/>
        <w:t xml:space="preserve">TABLE </w:t>
      </w:r>
      <w:r w:rsidR="00C82090">
        <w:fldChar w:fldCharType="begin"/>
      </w:r>
      <w:r w:rsidR="00C82090">
        <w:instrText xml:space="preserve"> SEQ Table \* ARABIC </w:instrText>
      </w:r>
      <w:r w:rsidR="00C82090">
        <w:fldChar w:fldCharType="separate"/>
      </w:r>
      <w:r w:rsidR="003F6DF0">
        <w:rPr>
          <w:noProof/>
        </w:rPr>
        <w:t>5</w:t>
      </w:r>
      <w:r w:rsidR="00C82090">
        <w:rPr>
          <w:noProof/>
        </w:rPr>
        <w:fldChar w:fldCharType="end"/>
      </w:r>
      <w:bookmarkEnd w:id="24"/>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if(0) block.</w:t>
      </w:r>
      <w:bookmarkEnd w:id="25"/>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01499986" w14:textId="77777777" w:rsidR="004C4088" w:rsidRDefault="004C4088">
      <w:pPr>
        <w:spacing w:line="259" w:lineRule="auto"/>
        <w:ind w:firstLine="0"/>
        <w:rPr>
          <w:szCs w:val="24"/>
        </w:rPr>
      </w:pP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024F3406" w14:textId="13860FC3" w:rsidR="004C4088" w:rsidRPr="002D3BDD" w:rsidRDefault="002D3BDD" w:rsidP="00B261C5">
      <w:pPr>
        <w:pStyle w:val="Heading1"/>
        <w:rPr>
          <w:bCs/>
        </w:rPr>
      </w:pPr>
      <w:bookmarkStart w:id="26" w:name="_Toc37578514"/>
      <w:bookmarkEnd w:id="26"/>
      <w:r>
        <w:br/>
      </w:r>
      <w:r w:rsidR="004C4088" w:rsidRPr="002D3BDD">
        <w:rPr>
          <w:bCs/>
        </w:rPr>
        <w:t>srcML</w:t>
      </w:r>
    </w:p>
    <w:p w14:paraId="636C3C64" w14:textId="38CDB39C"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3F6DF0" w:rsidRPr="000E69C1">
        <w:t xml:space="preserve">TABLE </w:t>
      </w:r>
      <w:r w:rsidR="003F6DF0">
        <w:rPr>
          <w:noProof/>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CF340D9" w14:textId="57F68E67"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r w:rsidR="006C3172" w:rsidRPr="000E69C1">
        <w:rPr>
          <w:rStyle w:val="Code"/>
        </w:rPr>
        <w:lastRenderedPageBreak/>
        <w:t>srcMLsample.xml</w:t>
      </w:r>
      <w:r w:rsidR="006C3172" w:rsidDel="006C3172">
        <w:t xml:space="preserve"> </w:t>
      </w:r>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It is important to note that certain symbols cannot be visualized in XML, for example, the less than symbol in the control block of the for loop is visualized as &amp;lt;</w:t>
      </w:r>
      <w:r w:rsidR="00CF64B0">
        <w:t xml:space="preserve">.  </w:t>
      </w:r>
      <w:r w:rsidR="0024487D">
        <w:t xml:space="preserve">Included is a sample of a </w:t>
      </w:r>
      <w:proofErr w:type="spellStart"/>
      <w:r w:rsidR="0024487D">
        <w:t>doxygen</w:t>
      </w:r>
      <w:proofErr w:type="spellEnd"/>
      <w:r w:rsidR="0024487D">
        <w:t xml:space="preserve"> comment, which differs from a standard comment in that the tag includes </w:t>
      </w:r>
      <w:r w:rsidR="0024487D" w:rsidRPr="00A00C36">
        <w:rPr>
          <w:rStyle w:val="Code"/>
        </w:rPr>
        <w:t>format=”</w:t>
      </w:r>
      <w:proofErr w:type="spellStart"/>
      <w:r w:rsidR="0024487D" w:rsidRPr="00A00C36">
        <w:rPr>
          <w:rStyle w:val="Code"/>
        </w:rPr>
        <w:t>doxygen</w:t>
      </w:r>
      <w:proofErr w:type="spellEnd"/>
      <w:r w:rsidR="0024487D" w:rsidRPr="00A00C36">
        <w:rPr>
          <w:rStyle w:val="Code"/>
        </w:rPr>
        <w:t>”</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3F6DF0" w:rsidRPr="000E69C1">
        <w:t xml:space="preserve">TABLE </w:t>
      </w:r>
      <w:r w:rsidR="003F6DF0">
        <w:rPr>
          <w:noProof/>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357A3930" w14:textId="44B62808"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003F6DF0" w:rsidRPr="000E69C1">
        <w:t xml:space="preserve">TABLE </w:t>
      </w:r>
      <w:r w:rsidR="003F6DF0">
        <w:rPr>
          <w:noProof/>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The full path for 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 xml:space="preserve">Other than these changes to the unit tag </w:t>
      </w:r>
      <w:r>
        <w:rPr>
          <w:rStyle w:val="Code"/>
          <w:rFonts w:ascii="Times New Roman" w:hAnsi="Times New Roman"/>
          <w:i w:val="0"/>
          <w:iCs w:val="0"/>
        </w:rPr>
        <w:lastRenderedPageBreak/>
        <w:t>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49ECE444" w:rsidR="00B26D4D" w:rsidRPr="00546A5A" w:rsidRDefault="00B26D4D" w:rsidP="003D080F">
      <w:pPr>
        <w:pStyle w:val="TableCaption"/>
      </w:pPr>
      <w:bookmarkStart w:id="27" w:name="_Ref35526509"/>
      <w:bookmarkStart w:id="28" w:name="_Toc37578792"/>
      <w:r w:rsidRPr="000E69C1">
        <w:lastRenderedPageBreak/>
        <w:t xml:space="preserve">TABLE </w:t>
      </w:r>
      <w:r w:rsidR="00C82090">
        <w:fldChar w:fldCharType="begin"/>
      </w:r>
      <w:r w:rsidR="00C82090">
        <w:instrText xml:space="preserve"> SEQ Table \* ARABIC </w:instrText>
      </w:r>
      <w:r w:rsidR="00C82090">
        <w:fldChar w:fldCharType="separate"/>
      </w:r>
      <w:r w:rsidR="003F6DF0">
        <w:rPr>
          <w:noProof/>
        </w:rPr>
        <w:t>6</w:t>
      </w:r>
      <w:r w:rsidR="00C82090">
        <w:rPr>
          <w:noProof/>
        </w:rPr>
        <w:fldChar w:fldCharType="end"/>
      </w:r>
      <w:bookmarkEnd w:id="27"/>
      <w:r w:rsidR="00CF64B0">
        <w:t xml:space="preserve">.  </w:t>
      </w:r>
      <w:r w:rsidR="005D5075" w:rsidRPr="000E69C1">
        <w:t>The top block of the table provides a small sample function written in C++</w:t>
      </w:r>
      <w:r w:rsidR="00CF64B0">
        <w:t xml:space="preserve">.  </w:t>
      </w:r>
      <w:r w:rsidR="005D5075" w:rsidRPr="000E69C1">
        <w:t>The bottom block of the table provides the same code after it has been translated to XML using srcML</w:t>
      </w:r>
      <w:r w:rsidR="00CF64B0">
        <w:t xml:space="preserve">.  </w:t>
      </w:r>
      <w:r w:rsidR="005D5075" w:rsidRPr="000E69C1">
        <w:t>Each line of the function has been broken down and each piece is then tagged</w:t>
      </w:r>
      <w:r w:rsidR="00CF64B0">
        <w:t xml:space="preserve">.  </w:t>
      </w:r>
      <w:r w:rsidR="00751262">
        <w:t>Following the block comment sample</w:t>
      </w:r>
      <w:r w:rsidR="00941F33">
        <w:t>,</w:t>
      </w:r>
      <w:r w:rsidR="00751262">
        <w:t xml:space="preserve"> a second one line sample is provided and then again broken down using srcML</w:t>
      </w:r>
      <w:r w:rsidR="00CF64B0">
        <w:t>.</w:t>
      </w:r>
      <w:bookmarkEnd w:id="28"/>
      <w:r w:rsidR="00CF64B0">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lt;/</w:t>
            </w:r>
            <w:proofErr w:type="spellStart"/>
            <w:r w:rsidRPr="005D5075">
              <w:rPr>
                <w:rStyle w:val="Code"/>
              </w:rPr>
              <w:t>parameter_list</w:t>
            </w:r>
            <w:proofErr w:type="spellEnd"/>
            <w:r w:rsidRPr="005D5075">
              <w:rPr>
                <w:rStyle w:val="Code"/>
              </w:rPr>
              <w: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w:t>
            </w:r>
            <w:proofErr w:type="spellStart"/>
            <w:r w:rsidR="00DE638C" w:rsidRPr="00DE638C">
              <w:rPr>
                <w:rFonts w:ascii="Courier New" w:hAnsi="Courier New" w:cs="Times New Roman"/>
                <w:i/>
                <w:iCs/>
                <w:szCs w:val="24"/>
              </w:rPr>
              <w:t>doxygen</w:t>
            </w:r>
            <w:proofErr w:type="spellEnd"/>
            <w:r w:rsidR="00DE638C" w:rsidRPr="00DE638C">
              <w:rPr>
                <w:rFonts w:ascii="Courier New" w:hAnsi="Courier New" w:cs="Times New Roman"/>
                <w:i/>
                <w:iCs/>
                <w:szCs w:val="24"/>
              </w:rPr>
              <w:t>"&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lastRenderedPageBreak/>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0FFDC68C" w:rsidR="002E34E0" w:rsidRPr="00DD1F97" w:rsidRDefault="002E34E0" w:rsidP="003D080F">
      <w:pPr>
        <w:pStyle w:val="TableCaption"/>
      </w:pPr>
      <w:bookmarkStart w:id="29" w:name="_Ref35596463"/>
      <w:bookmarkStart w:id="30" w:name="_Toc37578793"/>
      <w:r w:rsidRPr="000E69C1">
        <w:t>T</w:t>
      </w:r>
      <w:r w:rsidR="007F3325" w:rsidRPr="000E69C1">
        <w:t>ABLE</w:t>
      </w:r>
      <w:r w:rsidRPr="000E69C1">
        <w:t xml:space="preserve"> </w:t>
      </w:r>
      <w:r w:rsidR="00C82090">
        <w:fldChar w:fldCharType="begin"/>
      </w:r>
      <w:r w:rsidR="00C82090">
        <w:instrText xml:space="preserve"> SEQ Table \* ARABIC </w:instrText>
      </w:r>
      <w:r w:rsidR="00C82090">
        <w:fldChar w:fldCharType="separate"/>
      </w:r>
      <w:r w:rsidR="003F6DF0">
        <w:rPr>
          <w:noProof/>
        </w:rPr>
        <w:t>7</w:t>
      </w:r>
      <w:r w:rsidR="00C82090">
        <w:rPr>
          <w:noProof/>
        </w:rPr>
        <w:fldChar w:fldCharType="end"/>
      </w:r>
      <w:bookmarkEnd w:id="29"/>
      <w:r w:rsidR="00CF64B0">
        <w:t xml:space="preserve">.  </w:t>
      </w:r>
      <w:r w:rsidR="007F3325" w:rsidRPr="000E69C1">
        <w:t>This is a sample of an XML archive file generated using srcML on a directory</w:t>
      </w:r>
      <w:r w:rsidR="00CF64B0">
        <w:t xml:space="preserve">.  </w:t>
      </w:r>
      <w:r w:rsidR="007F3325" w:rsidRPr="000E69C1">
        <w:t>The primary difference between this and a standard XML file that is generated by srcML is that each unit tag represents an entire file, and each unit tag gains an additional hash attribute which can be used to verify file integrity.</w:t>
      </w:r>
      <w:bookmarkEnd w:id="30"/>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r w:rsidRPr="00AD169E">
        <w:rPr>
          <w:rStyle w:val="Code"/>
        </w:rPr>
        <w:t>src:</w:t>
      </w:r>
      <w:r w:rsidR="007F3325">
        <w:rPr>
          <w:rStyle w:val="Code"/>
        </w:rPr>
        <w:t>comment</w:t>
      </w:r>
      <w:proofErr w:type="spell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5A86CB27"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3F6DF0" w:rsidRPr="000E69C1">
        <w:t xml:space="preserve">TABLE </w:t>
      </w:r>
      <w:r w:rsidR="003F6DF0">
        <w:rPr>
          <w:noProof/>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7DB685C3" w:rsidR="000137EB" w:rsidRPr="00DD1F97" w:rsidRDefault="000137EB" w:rsidP="003D080F">
      <w:pPr>
        <w:pStyle w:val="TableCaption"/>
      </w:pPr>
      <w:bookmarkStart w:id="31" w:name="_Ref35600762"/>
      <w:bookmarkStart w:id="32" w:name="_Toc37578794"/>
      <w:r w:rsidRPr="000E69C1">
        <w:lastRenderedPageBreak/>
        <w:t>T</w:t>
      </w:r>
      <w:r w:rsidR="007B558B" w:rsidRPr="000E69C1">
        <w:t>ABLE</w:t>
      </w:r>
      <w:r w:rsidRPr="000E69C1">
        <w:t xml:space="preserve"> </w:t>
      </w:r>
      <w:r w:rsidR="00C82090">
        <w:fldChar w:fldCharType="begin"/>
      </w:r>
      <w:r w:rsidR="00C82090">
        <w:instrText xml:space="preserve"> SEQ Table \* ARABIC </w:instrText>
      </w:r>
      <w:r w:rsidR="00C82090">
        <w:fldChar w:fldCharType="separate"/>
      </w:r>
      <w:r w:rsidR="003F6DF0">
        <w:rPr>
          <w:noProof/>
        </w:rPr>
        <w:t>8</w:t>
      </w:r>
      <w:r w:rsidR="00C82090">
        <w:rPr>
          <w:noProof/>
        </w:rPr>
        <w:fldChar w:fldCharType="end"/>
      </w:r>
      <w:bookmarkEnd w:id="31"/>
      <w:r w:rsidR="00CF64B0">
        <w:t xml:space="preserve">.  </w:t>
      </w:r>
      <w:r w:rsidRPr="000E69C1">
        <w:t>The sample provided is of the results of an XPath command run by srcML on a srcML XML archive file</w:t>
      </w:r>
      <w:r w:rsidR="00CF64B0">
        <w:t xml:space="preserve">.  </w:t>
      </w:r>
      <w:r w:rsidRPr="000E69C1">
        <w:t>The first difference in an XPath XML file as shown here is that each item is given its own unit tag</w:t>
      </w:r>
      <w:r w:rsidR="00CF64B0">
        <w:t xml:space="preserve">.  </w:t>
      </w:r>
      <w:r w:rsidRPr="000E69C1">
        <w:t>Each of these unit tags is unique to the one following it</w:t>
      </w:r>
      <w:r w:rsidR="00CF64B0">
        <w:t xml:space="preserve">.  </w:t>
      </w:r>
      <w:r w:rsidRPr="000E69C1">
        <w:t>First the filename attribute uses the path to the file containing the result of the XPath query rather than containing the path to the file that the srcML command is run against</w:t>
      </w:r>
      <w:r w:rsidR="00CF64B0">
        <w:t xml:space="preserve">.  </w:t>
      </w:r>
      <w:r w:rsidRPr="000E69C1">
        <w:t xml:space="preserve">The next attribute which is unique to the XPath query is the item attribute this </w:t>
      </w:r>
      <w:r w:rsidR="007B558B" w:rsidRPr="000E69C1">
        <w:t>attribute counts each occurrence of the query within a given file and resets on each new file.</w:t>
      </w:r>
      <w:bookmarkEnd w:id="32"/>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B261C5">
      <w:pPr>
        <w:pStyle w:val="Heading1"/>
      </w:pPr>
      <w:bookmarkStart w:id="33" w:name="_Toc37578515"/>
      <w:bookmarkEnd w:id="33"/>
      <w:r>
        <w:br/>
      </w:r>
      <w:r w:rsidR="004E5433" w:rsidRPr="00347B64">
        <w:t xml:space="preserve">Data </w:t>
      </w:r>
      <w:r w:rsidR="004E5433" w:rsidRPr="00B216D8">
        <w:t>Collection</w:t>
      </w:r>
    </w:p>
    <w:p w14:paraId="18F0ADC5" w14:textId="789249DC"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3F6DF0">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3F6DF0">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3F6DF0">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34" w:name="_Ref34248657"/>
      <w:bookmarkStart w:id="35" w:name="_Toc37578516"/>
      <w:r>
        <w:t>Corpus Selection</w:t>
      </w:r>
      <w:bookmarkEnd w:id="34"/>
      <w:bookmarkEnd w:id="35"/>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w:t>
      </w:r>
      <w:r w:rsidRPr="002248ED">
        <w:rPr>
          <w:rFonts w:cs="Times New Roman"/>
          <w:szCs w:val="24"/>
        </w:rPr>
        <w:lastRenderedPageBreak/>
        <w:t>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36" w:name="_Ref34248720"/>
      <w:bookmarkStart w:id="37" w:name="_Toc37578517"/>
      <w:r>
        <w:t>Comment Extraction</w:t>
      </w:r>
      <w:bookmarkEnd w:id="36"/>
      <w:bookmarkEnd w:id="37"/>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r w:rsidRPr="002248ED">
        <w:rPr>
          <w:rFonts w:cs="Times New Roman"/>
          <w:i/>
          <w:iCs/>
          <w:szCs w:val="24"/>
        </w:rPr>
        <w:t>src:comment</w:t>
      </w:r>
      <w:proofErr w:type="spellEnd"/>
      <w:r w:rsidRPr="002248ED">
        <w:rPr>
          <w:rFonts w:cs="Times New Roman"/>
          <w:i/>
          <w:iCs/>
          <w:szCs w:val="24"/>
        </w:rPr>
        <w:t>” project.xml -o comments.xml</w:t>
      </w:r>
    </w:p>
    <w:p w14:paraId="0780B8B9" w14:textId="13435B8C"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3F6DF0" w:rsidRPr="00A00C36">
        <w:t xml:space="preserve">TABLE </w:t>
      </w:r>
      <w:r w:rsidR="003F6DF0">
        <w:rPr>
          <w:noProof/>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The reason for this is because it is very possible to have a block comment which contains lines of both English Prose and lines of pure commented-out code</w:t>
      </w:r>
      <w:r w:rsidR="00CF64B0">
        <w:rPr>
          <w:rFonts w:cs="Times New Roman"/>
          <w:szCs w:val="24"/>
        </w:rPr>
        <w:t xml:space="preserve">.  </w:t>
      </w:r>
      <w:r w:rsidR="00A62AD6">
        <w:rPr>
          <w:rFonts w:cs="Times New Roman"/>
          <w:szCs w:val="24"/>
        </w:rPr>
        <w:t xml:space="preserve">These selected lines were then </w:t>
      </w:r>
      <w:r w:rsidR="00A62AD6">
        <w:rPr>
          <w:rFonts w:cs="Times New Roman"/>
          <w:szCs w:val="24"/>
        </w:rPr>
        <w:lastRenderedPageBreak/>
        <w:t xml:space="preserve">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3F6DF0">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38" w:name="_Ref34248768"/>
      <w:bookmarkStart w:id="39" w:name="_Toc37578518"/>
      <w:r>
        <w:t>Manual Classification</w:t>
      </w:r>
      <w:bookmarkEnd w:id="38"/>
      <w:bookmarkEnd w:id="39"/>
    </w:p>
    <w:p w14:paraId="7A746F99" w14:textId="41888AF6"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3F6DF0" w:rsidRPr="002248ED">
        <w:t>T</w:t>
      </w:r>
      <w:r w:rsidR="003F6DF0">
        <w:t>ABLE</w:t>
      </w:r>
      <w:r w:rsidR="003F6DF0" w:rsidRPr="002248ED">
        <w:t xml:space="preserve"> </w:t>
      </w:r>
      <w:r w:rsidR="003F6DF0">
        <w:rPr>
          <w:noProof/>
        </w:rPr>
        <w:t>10</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00F84C9D" w:rsidR="00A46103" w:rsidRDefault="00A46103" w:rsidP="003D080F">
      <w:pPr>
        <w:pStyle w:val="TableCaption"/>
      </w:pPr>
      <w:bookmarkStart w:id="40" w:name="_Ref36729448"/>
      <w:bookmarkStart w:id="41" w:name="_Toc37578795"/>
      <w:r w:rsidRPr="00A00C36">
        <w:lastRenderedPageBreak/>
        <w:t xml:space="preserve">TABLE </w:t>
      </w:r>
      <w:r w:rsidR="00C82090">
        <w:fldChar w:fldCharType="begin"/>
      </w:r>
      <w:r w:rsidR="00C82090">
        <w:instrText xml:space="preserve"> SEQ Table \* ARABIC </w:instrText>
      </w:r>
      <w:r w:rsidR="00C82090">
        <w:fldChar w:fldCharType="separate"/>
      </w:r>
      <w:r w:rsidR="003F6DF0">
        <w:rPr>
          <w:noProof/>
        </w:rPr>
        <w:t>9</w:t>
      </w:r>
      <w:r w:rsidR="00C82090">
        <w:rPr>
          <w:noProof/>
        </w:rPr>
        <w:fldChar w:fldCharType="end"/>
      </w:r>
      <w:bookmarkEnd w:id="40"/>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41"/>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0CA2A9A7" w:rsidR="00177283" w:rsidRPr="002248ED" w:rsidRDefault="00177283" w:rsidP="003D080F">
      <w:pPr>
        <w:pStyle w:val="TableCaption"/>
      </w:pPr>
      <w:bookmarkStart w:id="42" w:name="_Ref34252126"/>
      <w:bookmarkStart w:id="43" w:name="_Ref34252119"/>
      <w:bookmarkStart w:id="44" w:name="_Toc37578796"/>
      <w:r w:rsidRPr="002248ED">
        <w:t>T</w:t>
      </w:r>
      <w:r w:rsidR="005145F5">
        <w:t>ABLE</w:t>
      </w:r>
      <w:r w:rsidRPr="002248ED">
        <w:t xml:space="preserve"> </w:t>
      </w:r>
      <w:r w:rsidR="00C82090">
        <w:fldChar w:fldCharType="begin"/>
      </w:r>
      <w:r w:rsidR="00C82090">
        <w:instrText xml:space="preserve"> SEQ Table \* ARABIC </w:instrText>
      </w:r>
      <w:r w:rsidR="00C82090">
        <w:fldChar w:fldCharType="separate"/>
      </w:r>
      <w:r w:rsidR="003F6DF0">
        <w:rPr>
          <w:noProof/>
        </w:rPr>
        <w:t>10</w:t>
      </w:r>
      <w:r w:rsidR="00C82090">
        <w:rPr>
          <w:noProof/>
        </w:rPr>
        <w:fldChar w:fldCharType="end"/>
      </w:r>
      <w:bookmarkStart w:id="45" w:name="_Ref34252123"/>
      <w:bookmarkEnd w:id="42"/>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43"/>
      <w:bookmarkEnd w:id="44"/>
      <w:bookmarkEnd w:id="45"/>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Print(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w:t>
            </w:r>
            <w:proofErr w:type="spellStart"/>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5DC0B183"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6C16ADFD" w:rsidR="0046337F" w:rsidRDefault="00AF3569" w:rsidP="00872B3F">
      <w:r>
        <w:fldChar w:fldCharType="begin"/>
      </w:r>
      <w:r>
        <w:instrText xml:space="preserve"> REF _Ref36051781 \h </w:instrText>
      </w:r>
      <w:r>
        <w:fldChar w:fldCharType="separate"/>
      </w:r>
      <w:r w:rsidR="003F6DF0" w:rsidRPr="00962E78">
        <w:t xml:space="preserve">TABLE </w:t>
      </w:r>
      <w:r w:rsidR="003F6DF0">
        <w:rPr>
          <w:noProof/>
        </w:rPr>
        <w:t>11</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3F6DF0" w:rsidRPr="00962E78">
        <w:t xml:space="preserve">TABLE </w:t>
      </w:r>
      <w:r w:rsidR="003F6DF0">
        <w:rPr>
          <w:noProof/>
        </w:rPr>
        <w:t>11</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3F6DF0" w:rsidRPr="00262C1C">
        <w:t>F</w:t>
      </w:r>
      <w:r w:rsidR="003F6DF0">
        <w:t>igure</w:t>
      </w:r>
      <w:r w:rsidR="003F6DF0" w:rsidRPr="00262C1C">
        <w:t xml:space="preserve"> </w:t>
      </w:r>
      <w:r w:rsidR="003F6DF0">
        <w:rPr>
          <w:noProof/>
        </w:rPr>
        <w:t>1</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likely because Doxygen/Javadoc comments offer much more utility than just a standard block comment has to </w:t>
      </w:r>
      <w:r w:rsidR="00872B3F">
        <w:lastRenderedPageBreak/>
        <w:t>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3F6DF0" w:rsidRPr="00962E78">
        <w:t xml:space="preserve">TABLE </w:t>
      </w:r>
      <w:r w:rsidR="003F6DF0">
        <w:rPr>
          <w:noProof/>
        </w:rPr>
        <w:t>11</w:t>
      </w:r>
      <w:r w:rsidR="00B23BE7">
        <w:fldChar w:fldCharType="end"/>
      </w:r>
      <w:r w:rsidR="00BA40F8">
        <w:t xml:space="preserve"> is that Java and C# use regular block comments very rarely, preferring to use Doxygen and Javadoc for block commenting.  </w:t>
      </w:r>
      <w:r w:rsidR="00114577">
        <w:t>Equally interesting is the fact that though C/C++ is less likely to use Doxygen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812ADC3" w14:textId="59DC50ED" w:rsidR="001816ED" w:rsidRPr="00E1440C" w:rsidRDefault="001816ED" w:rsidP="001816ED">
      <w:pPr>
        <w:pStyle w:val="FigureCaption"/>
      </w:pPr>
      <w:bookmarkStart w:id="46" w:name="_Ref37410144"/>
      <w:bookmarkStart w:id="47" w:name="_Toc37578577"/>
      <w:r w:rsidRPr="00262C1C">
        <w:t>F</w:t>
      </w:r>
      <w:r w:rsidR="000801BE">
        <w:t>igure</w:t>
      </w:r>
      <w:r w:rsidRPr="00262C1C">
        <w:t xml:space="preserve"> </w:t>
      </w:r>
      <w:r w:rsidR="00C82090">
        <w:fldChar w:fldCharType="begin"/>
      </w:r>
      <w:r w:rsidR="00C82090">
        <w:instrText xml:space="preserve"> SEQ Figure \* ARABIC </w:instrText>
      </w:r>
      <w:r w:rsidR="00C82090">
        <w:fldChar w:fldCharType="separate"/>
      </w:r>
      <w:r w:rsidR="003F6DF0">
        <w:rPr>
          <w:noProof/>
        </w:rPr>
        <w:t>1</w:t>
      </w:r>
      <w:r w:rsidR="00C82090">
        <w:rPr>
          <w:noProof/>
        </w:rPr>
        <w:fldChar w:fldCharType="end"/>
      </w:r>
      <w:bookmarkEnd w:id="46"/>
      <w:r w:rsidRPr="00E1440C">
        <w:t>.  This figure provides a breakdown of the comments in the gold set by type.  Line comments make up almost exactly 50% of the comment types.  Doxygen/Javadoc comments make up another approximately 30% of the comment types with Block comments making the remainder.</w:t>
      </w:r>
      <w:bookmarkEnd w:id="47"/>
    </w:p>
    <w:p w14:paraId="0A4FB010" w14:textId="7A9FF135" w:rsidR="003F6DF0" w:rsidRPr="00E33F63" w:rsidRDefault="00B73FBE" w:rsidP="002D23BB">
      <w:r>
        <w:fldChar w:fldCharType="begin"/>
      </w:r>
      <w:r>
        <w:instrText xml:space="preserve"> REF _Ref37252254 \h </w:instrText>
      </w:r>
      <w:r>
        <w:fldChar w:fldCharType="separate"/>
      </w:r>
      <w:r w:rsidR="003F6DF0">
        <w:t xml:space="preserve">TABLE </w:t>
      </w:r>
      <w:r w:rsidR="003F6DF0">
        <w:rPr>
          <w:noProof/>
        </w:rPr>
        <w:t>12</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 xml:space="preserve">The lines of commented-out 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cod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06BDF513" w14:textId="367CCEFF" w:rsidR="00665A7C" w:rsidRDefault="003F6DF0" w:rsidP="006A4504">
      <w:r w:rsidRPr="002F6D12">
        <w:t xml:space="preserve">TABLE </w:t>
      </w:r>
      <w:r>
        <w:t>13</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srcML and pulled out comments (each on a separate line) or </w:t>
      </w:r>
      <w:r w:rsidR="000D1E28">
        <w:t>code, respectively.  For code we also removed blank lines.  We then took the line count</w:t>
      </w:r>
      <w:r w:rsidR="00C24FE6">
        <w:t>.  For the comments, we wrote the XSLT parser such that if more than one comment appeared on the same line it reported them as separate lines.</w:t>
      </w:r>
      <w:r w:rsidR="00D5457A">
        <w:t xml:space="preserve">  The comment count is attained using the grep command of srcML.  The number of authors is found using git log.</w:t>
      </w:r>
      <w:r w:rsidR="00CF64B0">
        <w:t xml:space="preserve">  </w:t>
      </w:r>
      <w:r w:rsidR="000F1694">
        <w:t xml:space="preserve">The first of the two tables details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e project that srcML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srcML</w:t>
      </w:r>
      <w:r w:rsidR="00CF64B0">
        <w:t xml:space="preserve">.  </w:t>
      </w:r>
      <w:r w:rsidR="00F659FC" w:rsidRPr="00EA2A9D">
        <w:t>The fourth column provides a total count of the number of comments present in the source code that srcML is capable of parsing</w:t>
      </w:r>
      <w:r w:rsidR="00CF64B0">
        <w:t xml:space="preserve">.  </w:t>
      </w:r>
      <w:r w:rsidR="00F659FC" w:rsidRPr="00EA2A9D">
        <w:t xml:space="preserve">The fifth column </w:t>
      </w:r>
      <w:r w:rsidR="00F659FC" w:rsidRPr="00EA2A9D">
        <w:lastRenderedPageBreak/>
        <w:t>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contributes </w:t>
      </w:r>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w:t>
      </w:r>
      <w:r w:rsidR="00473AE0">
        <w:lastRenderedPageBreak/>
        <w:t xml:space="preserve">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39 </w:t>
      </w:r>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 xml:space="preserve">else that we noticed in this analysis is that the projects on average have 64 authors.  This is important for our study because each author will bring their own style to code and comments when writing, which is part of the reason that automated detection is so complex.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5F7D1298" w:rsidR="00916E39" w:rsidRPr="00962E78" w:rsidRDefault="00916E39" w:rsidP="00A76343">
      <w:pPr>
        <w:pStyle w:val="TableCaption"/>
      </w:pPr>
      <w:bookmarkStart w:id="48" w:name="_Ref36051781"/>
      <w:bookmarkStart w:id="49" w:name="_Toc37578797"/>
      <w:r w:rsidRPr="00962E78">
        <w:lastRenderedPageBreak/>
        <w:t xml:space="preserve">TABLE </w:t>
      </w:r>
      <w:r w:rsidR="00C82090">
        <w:fldChar w:fldCharType="begin"/>
      </w:r>
      <w:r w:rsidR="00C82090">
        <w:instrText xml:space="preserve"> SEQ Table \* ARABIC </w:instrText>
      </w:r>
      <w:r w:rsidR="00C82090">
        <w:fldChar w:fldCharType="separate"/>
      </w:r>
      <w:r w:rsidR="003F6DF0">
        <w:rPr>
          <w:noProof/>
        </w:rPr>
        <w:t>11</w:t>
      </w:r>
      <w:r w:rsidR="00C82090">
        <w:rPr>
          <w:noProof/>
        </w:rPr>
        <w:fldChar w:fldCharType="end"/>
      </w:r>
      <w:bookmarkStart w:id="50" w:name="_Hlk36051824"/>
      <w:bookmarkEnd w:id="48"/>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The first column contains the language, due to issues with detection C and C++ have been combined as .h files detected by srcML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Doxygen/Javadoc block comments</w:t>
      </w:r>
      <w:r w:rsidR="00CF64B0">
        <w:t xml:space="preserve">.  </w:t>
      </w:r>
      <w:r w:rsidRPr="00962E78">
        <w:t>The number of line comments is the number of single line comments</w:t>
      </w:r>
      <w:r w:rsidR="00CF64B0">
        <w:t xml:space="preserve">.  </w:t>
      </w:r>
      <w:r w:rsidRPr="00962E78">
        <w:t>The number of Doxygen/Javadoc comments is the count of block comments made in the Doxygen/Javadoc style only</w:t>
      </w:r>
      <w:r w:rsidR="00CF64B0">
        <w:t xml:space="preserve">.  </w:t>
      </w:r>
      <w:r w:rsidR="00C872E2">
        <w:t xml:space="preserve">Total number of comments is the total of block, line, and Doxygen/Javadoc comments.  </w:t>
      </w:r>
      <w:r w:rsidR="001A1C33">
        <w:t>The average lengths of Doxygen/Javadoc/Block comments contains the average length of non</w:t>
      </w:r>
      <w:r w:rsidR="004373FA">
        <w:t>-</w:t>
      </w:r>
      <w:r w:rsidR="001A1C33">
        <w:t>line comments</w:t>
      </w:r>
      <w:bookmarkEnd w:id="50"/>
      <w:r w:rsidR="004E41B0">
        <w:t>.</w:t>
      </w:r>
      <w:bookmarkEnd w:id="49"/>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09EB692A" w:rsidR="001A1C33" w:rsidRDefault="001A1C33" w:rsidP="00A76343">
      <w:pPr>
        <w:pStyle w:val="TableCaption"/>
      </w:pPr>
      <w:bookmarkStart w:id="51" w:name="_Ref37252254"/>
      <w:bookmarkStart w:id="52" w:name="_Toc37578798"/>
      <w:r>
        <w:lastRenderedPageBreak/>
        <w:t xml:space="preserve">TABLE </w:t>
      </w:r>
      <w:r w:rsidR="00C82090">
        <w:fldChar w:fldCharType="begin"/>
      </w:r>
      <w:r w:rsidR="00C82090">
        <w:instrText xml:space="preserve"> SEQ Table \* ARABIC </w:instrText>
      </w:r>
      <w:r w:rsidR="00C82090">
        <w:fldChar w:fldCharType="separate"/>
      </w:r>
      <w:r w:rsidR="003F6DF0">
        <w:rPr>
          <w:noProof/>
        </w:rPr>
        <w:t>12</w:t>
      </w:r>
      <w:r w:rsidR="00C82090">
        <w:rPr>
          <w:noProof/>
        </w:rPr>
        <w:fldChar w:fldCharType="end"/>
      </w:r>
      <w:bookmarkEnd w:id="51"/>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52"/>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53"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3AF7522D" w:rsidR="00755023" w:rsidRPr="003D5D8D" w:rsidRDefault="00755023" w:rsidP="003D080F">
      <w:pPr>
        <w:pStyle w:val="TableCaption"/>
      </w:pPr>
      <w:bookmarkStart w:id="54" w:name="_Toc37578799"/>
      <w:r w:rsidRPr="002F6D12">
        <w:lastRenderedPageBreak/>
        <w:t>T</w:t>
      </w:r>
      <w:r w:rsidR="008A7307" w:rsidRPr="002F6D12">
        <w:t>ABLE</w:t>
      </w:r>
      <w:r w:rsidRPr="002F6D12">
        <w:t xml:space="preserve"> </w:t>
      </w:r>
      <w:r w:rsidR="00C82090">
        <w:fldChar w:fldCharType="begin"/>
      </w:r>
      <w:r w:rsidR="00C82090">
        <w:instrText xml:space="preserve"> SEQ Table \* ARABIC </w:instrText>
      </w:r>
      <w:r w:rsidR="00C82090">
        <w:fldChar w:fldCharType="separate"/>
      </w:r>
      <w:r w:rsidR="003F6DF0">
        <w:rPr>
          <w:noProof/>
        </w:rPr>
        <w:t>13</w:t>
      </w:r>
      <w:r w:rsidR="00C82090">
        <w:rPr>
          <w:noProof/>
        </w:rPr>
        <w:fldChar w:fldCharType="end"/>
      </w:r>
      <w:bookmarkEnd w:id="53"/>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3F6DF0" w:rsidRPr="00A00C36">
        <w:t xml:space="preserve">TABLE </w:t>
      </w:r>
      <w:r w:rsidR="003F6DF0">
        <w:rPr>
          <w:noProof/>
        </w:rPr>
        <w:t>9</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The second column gives all of the languages that were used in the project that srcML is capable of parsing</w:t>
      </w:r>
      <w:r w:rsidR="00CF64B0">
        <w:t xml:space="preserve">.  </w:t>
      </w:r>
      <w:r w:rsidR="008A7307" w:rsidRPr="002F6D12">
        <w:t>The third column gives the total number of lines of code of each project capable of being parsed by srcML</w:t>
      </w:r>
      <w:r w:rsidR="00CF64B0">
        <w:t xml:space="preserve">.  </w:t>
      </w:r>
      <w:r w:rsidR="008A7307" w:rsidRPr="002F6D12">
        <w:t>The fourth column provides a total count of the number of comments present in the source code that srcML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54"/>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17DDCADE" w14:textId="0ED56A4C" w:rsidR="004E5433" w:rsidRPr="00347B64" w:rsidRDefault="002D3BDD" w:rsidP="00B261C5">
      <w:pPr>
        <w:pStyle w:val="Heading1"/>
      </w:pPr>
      <w:bookmarkStart w:id="55" w:name="_Toc37578519"/>
      <w:bookmarkEnd w:id="55"/>
      <w:r>
        <w:br/>
      </w:r>
      <w:r w:rsidR="004E5433" w:rsidRPr="00347B64">
        <w:t xml:space="preserve">Data </w:t>
      </w:r>
      <w:r w:rsidR="004E5433">
        <w:t>Analysis</w:t>
      </w:r>
    </w:p>
    <w:p w14:paraId="32BC545B" w14:textId="6BB1D3EB"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3F6DF0">
        <w:rPr>
          <w:rFonts w:cs="Times New Roman"/>
          <w:szCs w:val="24"/>
        </w:rPr>
        <w:t xml:space="preserve">6.1. </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3F6DF0">
        <w:rPr>
          <w:rFonts w:cs="Times New Roman"/>
          <w:szCs w:val="24"/>
        </w:rPr>
        <w:t xml:space="preserve">6.2. </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3F6DF0">
        <w:rPr>
          <w:rFonts w:cs="Times New Roman"/>
          <w:szCs w:val="24"/>
        </w:rPr>
        <w:t xml:space="preserve">6.3. </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56" w:name="_Ref33695007"/>
      <w:bookmarkStart w:id="57" w:name="_Toc37578520"/>
      <w:r w:rsidRPr="002248ED">
        <w:t>Syntax-based Approach</w:t>
      </w:r>
      <w:bookmarkEnd w:id="56"/>
      <w:bookmarkEnd w:id="57"/>
    </w:p>
    <w:p w14:paraId="158FCACC" w14:textId="00922EBF"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The method is similar to some of the work done by Bacchelli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xml:space="preserve">, however if the closing brace or closing parenthesis is not found then the comment would not be considered </w:t>
      </w:r>
      <w:r w:rsidR="00FF4AA7">
        <w:rPr>
          <w:rFonts w:cs="Times New Roman"/>
          <w:szCs w:val="24"/>
        </w:rPr>
        <w:t>commented-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58" w:name="_Ref33695020"/>
      <w:bookmarkStart w:id="59" w:name="_Toc37578521"/>
      <w:r w:rsidRPr="002248ED">
        <w:t>Bag of Words Approach</w:t>
      </w:r>
      <w:bookmarkEnd w:id="58"/>
      <w:bookmarkEnd w:id="59"/>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60" w:name="_Ref33695048"/>
      <w:bookmarkStart w:id="61" w:name="_Toc37578522"/>
      <w:r w:rsidRPr="002248ED">
        <w:lastRenderedPageBreak/>
        <w:t>Frequency</w:t>
      </w:r>
      <w:r w:rsidR="00977600">
        <w:t>-based</w:t>
      </w:r>
      <w:r w:rsidRPr="002248ED">
        <w:t xml:space="preserve"> Approac</w:t>
      </w:r>
      <w:r w:rsidR="002C4D6A">
        <w:t>h</w:t>
      </w:r>
      <w:bookmarkEnd w:id="60"/>
      <w:bookmarkEnd w:id="61"/>
    </w:p>
    <w:p w14:paraId="6387029A" w14:textId="00D7D91D" w:rsidR="0032657B" w:rsidRDefault="00E551CF" w:rsidP="00D9787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3187268F">
            <wp:simplePos x="0" y="0"/>
            <wp:positionH relativeFrom="margin">
              <wp:posOffset>532765</wp:posOffset>
            </wp:positionH>
            <wp:positionV relativeFrom="page">
              <wp:posOffset>5145259</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r w:rsidR="0032657B">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05C95CC6" w:rsidR="002D23BB" w:rsidRPr="0043682C" w:rsidRDefault="002D23BB" w:rsidP="00A76343">
                            <w:pPr>
                              <w:pStyle w:val="FigureCaption"/>
                              <w:rPr>
                                <w:rFonts w:cs="Times New Roman"/>
                                <w:noProof/>
                              </w:rPr>
                            </w:pPr>
                            <w:bookmarkStart w:id="62" w:name="_Ref37509558"/>
                            <w:bookmarkStart w:id="63" w:name="_Toc37578578"/>
                            <w:r>
                              <w:t xml:space="preserve">FIGURE </w:t>
                            </w:r>
                            <w:r w:rsidR="00C82090">
                              <w:fldChar w:fldCharType="begin"/>
                            </w:r>
                            <w:r w:rsidR="00C82090">
                              <w:instrText xml:space="preserve"> SEQ Figure \* ARABIC </w:instrText>
                            </w:r>
                            <w:r w:rsidR="00C82090">
                              <w:fldChar w:fldCharType="separate"/>
                            </w:r>
                            <w:r>
                              <w:rPr>
                                <w:noProof/>
                              </w:rPr>
                              <w:t>2</w:t>
                            </w:r>
                            <w:r w:rsidR="00C82090">
                              <w:rPr>
                                <w:noProof/>
                              </w:rPr>
                              <w:fldChar w:fldCharType="end"/>
                            </w:r>
                            <w:bookmarkEnd w:id="62"/>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ex="http://schemas.microsoft.com/office/word/2018/wordml/cex">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" stroked="f">
                <v:textbox style="mso-fit-shape-to-text:t" inset="0,0,0,0">
                  <w:txbxContent>
                    <w:p w14:paraId="778044F8" w14:textId="05C95CC6" w:rsidR="002D23BB" w:rsidRPr="0043682C" w:rsidRDefault="002D23BB" w:rsidP="00A76343">
                      <w:pPr>
                        <w:pStyle w:val="FigureCaption"/>
                        <w:rPr>
                          <w:rFonts w:cs="Times New Roman"/>
                          <w:noProof/>
                        </w:rPr>
                      </w:pPr>
                      <w:bookmarkStart w:id="72" w:name="_Ref37509558"/>
                      <w:bookmarkStart w:id="73" w:name="_Toc37578578"/>
                      <w:r>
                        <w:t xml:space="preserve">FIGURE </w:t>
                      </w:r>
                      <w:fldSimple w:instr=" SEQ Figure \* ARABIC ">
                        <w:r>
                          <w:rPr>
                            <w:noProof/>
                          </w:rPr>
                          <w:t>2</w:t>
                        </w:r>
                      </w:fldSimple>
                      <w:bookmarkEnd w:id="72"/>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73"/>
                    </w:p>
                  </w:txbxContent>
                </v:textbox>
                <w10:wrap type="topAndBottom"/>
              </v:shape>
            </w:pict>
          </mc:Fallback>
        </mc:AlternateContent>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As shown i</w:t>
      </w:r>
      <w:r w:rsidR="007F3151">
        <w:rPr>
          <w:rFonts w:cs="Times New Roman"/>
          <w:szCs w:val="24"/>
        </w:rPr>
        <w:t xml:space="preserve">n </w:t>
      </w:r>
      <w:r w:rsidR="007F3151">
        <w:rPr>
          <w:rFonts w:cs="Times New Roman"/>
          <w:szCs w:val="24"/>
        </w:rPr>
        <w:fldChar w:fldCharType="begin"/>
      </w:r>
      <w:r w:rsidR="007F3151">
        <w:rPr>
          <w:rFonts w:cs="Times New Roman"/>
          <w:szCs w:val="24"/>
        </w:rPr>
        <w:instrText xml:space="preserve"> REF _Ref37509558 \h </w:instrText>
      </w:r>
      <w:r w:rsidR="007F3151">
        <w:rPr>
          <w:rFonts w:cs="Times New Roman"/>
          <w:szCs w:val="24"/>
        </w:rPr>
      </w:r>
      <w:r w:rsidR="007F3151">
        <w:rPr>
          <w:rFonts w:cs="Times New Roman"/>
          <w:szCs w:val="24"/>
        </w:rPr>
        <w:fldChar w:fldCharType="separate"/>
      </w:r>
      <w:r w:rsidR="003F6DF0">
        <w:t xml:space="preserve">FIGURE </w:t>
      </w:r>
      <w:r w:rsidR="003F6DF0">
        <w:rPr>
          <w:noProof/>
        </w:rPr>
        <w:t>2</w:t>
      </w:r>
      <w:r w:rsidR="007F3151">
        <w:rPr>
          <w:rFonts w:cs="Times New Roman"/>
          <w:szCs w:val="24"/>
        </w:rPr>
        <w:fldChar w:fldCharType="end"/>
      </w:r>
      <w:r w:rsidR="004E5433" w:rsidRPr="002248ED">
        <w:rPr>
          <w:rFonts w:cs="Times New Roman"/>
          <w:szCs w:val="24"/>
        </w:rPr>
        <w:t xml:space="preserve">, there are thirteen symbols which have </w:t>
      </w:r>
      <w:r w:rsidR="004E5433" w:rsidRPr="002248ED">
        <w:rPr>
          <w:rFonts w:cs="Times New Roman"/>
          <w:szCs w:val="24"/>
        </w:rPr>
        <w:lastRenderedPageBreak/>
        <w:t xml:space="preserve">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43F828B" w14:textId="1904431D" w:rsidR="004E5433" w:rsidRPr="002248ED" w:rsidRDefault="004E5433" w:rsidP="004E5433">
      <w:pPr>
        <w:rPr>
          <w:rFonts w:cs="Times New Roman"/>
          <w:szCs w:val="24"/>
        </w:rPr>
      </w:pPr>
      <w:r w:rsidRPr="002248ED">
        <w:rPr>
          <w:rFonts w:cs="Times New Roman"/>
          <w:szCs w:val="24"/>
        </w:rPr>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6CCB8303" w14:textId="6E4374D6" w:rsidR="00A927A3" w:rsidRDefault="007D40CE" w:rsidP="00D9787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3F6DF0">
        <w:t xml:space="preserve">TABLE </w:t>
      </w:r>
      <w:r w:rsidR="003F6DF0">
        <w:rPr>
          <w:noProof/>
        </w:rPr>
        <w:t>14</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r w:rsidR="00677031">
        <w:rPr>
          <w:rFonts w:cs="Times New Roman"/>
          <w:szCs w:val="24"/>
        </w:rPr>
        <w:t xml:space="preserve"> by dividing the count of each symbol by the total count of all symbols.</w:t>
      </w:r>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19C34900" w:rsidR="005A0904" w:rsidRDefault="005A0904" w:rsidP="003D080F">
      <w:pPr>
        <w:pStyle w:val="TableCaption"/>
      </w:pPr>
      <w:bookmarkStart w:id="64" w:name="_Ref36760479"/>
      <w:bookmarkStart w:id="65" w:name="_Toc37578800"/>
      <w:r>
        <w:t xml:space="preserve">TABLE </w:t>
      </w:r>
      <w:r w:rsidR="00C82090">
        <w:fldChar w:fldCharType="begin"/>
      </w:r>
      <w:r w:rsidR="00C82090">
        <w:instrText xml:space="preserve"> SEQ Table \* ARABIC </w:instrText>
      </w:r>
      <w:r w:rsidR="00C82090">
        <w:fldChar w:fldCharType="separate"/>
      </w:r>
      <w:r w:rsidR="003F6DF0">
        <w:rPr>
          <w:noProof/>
        </w:rPr>
        <w:t>14</w:t>
      </w:r>
      <w:r w:rsidR="00C82090">
        <w:rPr>
          <w:noProof/>
        </w:rPr>
        <w:fldChar w:fldCharType="end"/>
      </w:r>
      <w:bookmarkEnd w:id="64"/>
      <w:r w:rsidR="00CF64B0">
        <w:t xml:space="preserve">.  </w:t>
      </w:r>
      <w:r w:rsidRPr="00824364">
        <w:t>Breakdown of the mathematical frequencies of the above comment line.</w:t>
      </w:r>
      <w:bookmarkEnd w:id="65"/>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lastRenderedPageBreak/>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3BFFC495" w14:textId="116E7EAC" w:rsidR="00677769" w:rsidRPr="00B216D8" w:rsidRDefault="002D3BDD" w:rsidP="00B261C5">
      <w:pPr>
        <w:pStyle w:val="Heading1"/>
      </w:pPr>
      <w:bookmarkStart w:id="66" w:name="_Toc37578523"/>
      <w:bookmarkEnd w:id="66"/>
      <w:r>
        <w:br/>
      </w:r>
      <w:r w:rsidR="00677769"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65B178EE"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w:t>
      </w:r>
      <w:r w:rsidR="004373FA">
        <w:rPr>
          <w:rFonts w:cs="Times New Roman"/>
          <w:szCs w:val="24"/>
        </w:rPr>
        <w:t>com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3F6DF0" w:rsidRPr="002248ED">
        <w:t>T</w:t>
      </w:r>
      <w:r w:rsidR="003F6DF0">
        <w:t>ABLE</w:t>
      </w:r>
      <w:r w:rsidR="003F6DF0" w:rsidRPr="002248ED">
        <w:t xml:space="preserve"> </w:t>
      </w:r>
      <w:r w:rsidR="003F6DF0">
        <w:rPr>
          <w:noProof/>
        </w:rPr>
        <w:t>15</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A1925FF" w14:textId="79FFADE2" w:rsidR="00BA700E" w:rsidRDefault="00C51363" w:rsidP="003C28D8">
      <w:pPr>
        <w:rPr>
          <w:rFonts w:cs="Times New Roman"/>
          <w:szCs w:val="24"/>
        </w:rPr>
        <w:sectPr w:rsidR="00BA700E" w:rsidSect="00824364">
          <w:pgSz w:w="12240" w:h="15840"/>
          <w:pgMar w:top="1440" w:right="1440" w:bottom="1440" w:left="1440" w:header="720" w:footer="720" w:gutter="0"/>
          <w:cols w:space="720"/>
          <w:docGrid w:linePitch="360"/>
        </w:sect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r w:rsidR="003C405C" w:rsidRPr="002248ED">
        <w:rPr>
          <w:rFonts w:cs="Times New Roman"/>
          <w:szCs w:val="24"/>
        </w:rPr>
        <w:t>Th</w:t>
      </w:r>
      <w:r w:rsidR="00925AED">
        <w:rPr>
          <w:rFonts w:cs="Times New Roman"/>
          <w:szCs w:val="24"/>
        </w:rPr>
        <w:t>es</w:t>
      </w:r>
      <w:r w:rsidR="003C405C" w:rsidRPr="002248ED">
        <w:rPr>
          <w:rFonts w:cs="Times New Roman"/>
          <w:szCs w:val="24"/>
        </w:rPr>
        <w:t>e idea</w:t>
      </w:r>
      <w:r w:rsidR="00925AED">
        <w:rPr>
          <w:rFonts w:cs="Times New Roman"/>
          <w:szCs w:val="24"/>
        </w:rPr>
        <w:t>s</w:t>
      </w:r>
      <w:r w:rsidR="003C405C" w:rsidRPr="002248ED">
        <w:rPr>
          <w:rFonts w:cs="Times New Roman"/>
          <w:szCs w:val="24"/>
        </w:rPr>
        <w:t xml:space="preserve"> </w:t>
      </w:r>
      <w:r w:rsidR="00925AED">
        <w:rPr>
          <w:rFonts w:cs="Times New Roman"/>
          <w:szCs w:val="24"/>
        </w:rPr>
        <w:t>are</w:t>
      </w:r>
      <w:r w:rsidR="003C405C" w:rsidRPr="002248ED">
        <w:rPr>
          <w:rFonts w:cs="Times New Roman"/>
          <w:szCs w:val="24"/>
        </w:rPr>
        <w:t xml:space="preserve"> shown in </w:t>
      </w:r>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r w:rsidR="00BE73FC">
        <w:rPr>
          <w:rFonts w:cs="Times New Roman"/>
          <w:szCs w:val="24"/>
        </w:rPr>
        <w:fldChar w:fldCharType="separate"/>
      </w:r>
      <w:r w:rsidR="003F6DF0" w:rsidRPr="00AA6716">
        <w:t>FI</w:t>
      </w:r>
      <w:r w:rsidR="003F6DF0" w:rsidRPr="00AF4758">
        <w:t xml:space="preserve">GURE </w:t>
      </w:r>
      <w:r w:rsidR="003F6DF0">
        <w:rPr>
          <w:noProof/>
        </w:rPr>
        <w:t>3</w:t>
      </w:r>
      <w:r w:rsidR="00BE73FC">
        <w:rPr>
          <w:rFonts w:cs="Times New Roman"/>
          <w:szCs w:val="24"/>
        </w:rPr>
        <w:fldChar w:fldCharType="end"/>
      </w:r>
      <w:r w:rsidR="00BE73FC">
        <w:rPr>
          <w:rFonts w:cs="Times New Roman"/>
          <w:szCs w:val="24"/>
        </w:rPr>
        <w:t xml:space="preserve"> which is an example of a decision tree made using the Iris data (</w:t>
      </w:r>
      <w:r w:rsidR="00904EB7">
        <w:rPr>
          <w:rFonts w:cs="Times New Roman"/>
          <w:szCs w:val="24"/>
        </w:rPr>
        <w:t xml:space="preserve">a </w:t>
      </w:r>
      <w:r w:rsidR="00BE73FC">
        <w:rPr>
          <w:rFonts w:cs="Times New Roman"/>
          <w:szCs w:val="24"/>
        </w:rPr>
        <w:t>commonly used example).  E</w:t>
      </w:r>
      <w:r w:rsidR="003C405C" w:rsidRPr="002248ED">
        <w:rPr>
          <w:rFonts w:cs="Times New Roman"/>
          <w:szCs w:val="24"/>
        </w:rPr>
        <w:t xml:space="preserve">ach </w:t>
      </w:r>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r w:rsidR="003C405C" w:rsidRPr="002248ED">
        <w:rPr>
          <w:rFonts w:cs="Times New Roman"/>
          <w:szCs w:val="24"/>
        </w:rPr>
        <w:t xml:space="preserve">a rule </w:t>
      </w:r>
      <w:r w:rsidR="00F630AB">
        <w:rPr>
          <w:rFonts w:cs="Times New Roman"/>
          <w:szCs w:val="24"/>
        </w:rPr>
        <w:t>(or decision) that asks</w:t>
      </w:r>
      <w:r w:rsidR="003C405C" w:rsidRPr="002248ED">
        <w:rPr>
          <w:rFonts w:cs="Times New Roman"/>
          <w:szCs w:val="24"/>
        </w:rPr>
        <w:t xml:space="preserve"> a simple yes or no question</w:t>
      </w:r>
      <w:r w:rsidR="00F630AB">
        <w:rPr>
          <w:rFonts w:cs="Times New Roman"/>
          <w:szCs w:val="24"/>
        </w:rPr>
        <w:t xml:space="preserve"> with</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r w:rsidR="00BE73FC">
        <w:rPr>
          <w:rFonts w:cs="Times New Roman"/>
          <w:szCs w:val="24"/>
        </w:rPr>
        <w:t xml:space="preserve">  </w:t>
      </w:r>
      <w:r w:rsidR="00B943CD">
        <w:rPr>
          <w:rFonts w:cs="Times New Roman"/>
          <w:szCs w:val="24"/>
        </w:rPr>
        <w:t>Before we discuss how to classify an instance, w</w:t>
      </w:r>
      <w:r w:rsidR="00371E39">
        <w:rPr>
          <w:rFonts w:cs="Times New Roman"/>
          <w:szCs w:val="24"/>
        </w:rPr>
        <w:t>e now go over the contents of each decision node</w:t>
      </w:r>
      <w:r w:rsidR="00B943CD">
        <w:rPr>
          <w:rFonts w:cs="Times New Roman"/>
          <w:szCs w:val="24"/>
        </w:rPr>
        <w:t xml:space="preserve"> as shown in the figure</w:t>
      </w:r>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setosa, purple = virgincia)</w:t>
      </w:r>
      <w:r w:rsidR="00371E39">
        <w:rPr>
          <w:rFonts w:cs="Times New Roman"/>
          <w:szCs w:val="24"/>
        </w:rPr>
        <w:t xml:space="preserve"> are also used to show this with white</w:t>
      </w:r>
      <w:r w:rsidR="00925AED">
        <w:rPr>
          <w:rFonts w:cs="Times New Roman"/>
          <w:szCs w:val="24"/>
        </w:rPr>
        <w:t xml:space="preserve"> indicating no majority.  The </w:t>
      </w:r>
      <w:r w:rsidR="00925AED">
        <w:rPr>
          <w:rFonts w:cs="Times New Roman"/>
          <w:szCs w:val="24"/>
        </w:rPr>
        <w:lastRenderedPageBreak/>
        <w:t>values section shows the exact distribution of each class within a zone of the tree, while the sample is the total number of samples</w:t>
      </w:r>
      <w:r w:rsidR="00FE73FF">
        <w:rPr>
          <w:rFonts w:cs="Times New Roman"/>
          <w:szCs w:val="24"/>
        </w:rPr>
        <w:t xml:space="preserve"> (as part of training set)</w:t>
      </w:r>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w:t>
      </w:r>
      <w:r w:rsidR="00FE73FF">
        <w:rPr>
          <w:rFonts w:cs="Times New Roman"/>
          <w:szCs w:val="24"/>
        </w:rPr>
        <w:t xml:space="preserve"> an iris with </w:t>
      </w:r>
      <w:r w:rsidR="003B37FD">
        <w:rPr>
          <w:rFonts w:cs="Times New Roman"/>
          <w:szCs w:val="24"/>
        </w:rPr>
        <w:t>a</w:t>
      </w:r>
      <w:r w:rsidR="00FE73FF">
        <w:rPr>
          <w:rFonts w:cs="Times New Roman"/>
          <w:szCs w:val="24"/>
        </w:rPr>
        <w:t xml:space="preserve"> petal-length of 5.13 and a petal-width of 1.46</w:t>
      </w:r>
      <w:r w:rsidR="008C0C83">
        <w:rPr>
          <w:rFonts w:cs="Times New Roman"/>
          <w:szCs w:val="24"/>
        </w:rPr>
        <w:t>.</w:t>
      </w:r>
      <w:r w:rsidR="00F91780">
        <w:rPr>
          <w:rFonts w:cs="Times New Roman"/>
          <w:szCs w:val="24"/>
        </w:rPr>
        <w:t xml:space="preserve"> Sta</w:t>
      </w:r>
      <w:r w:rsidR="007953E4">
        <w:rPr>
          <w:rFonts w:cs="Times New Roman"/>
          <w:szCs w:val="24"/>
        </w:rPr>
        <w:t>r</w:t>
      </w:r>
      <w:r w:rsidR="00F91780">
        <w:rPr>
          <w:rFonts w:cs="Times New Roman"/>
          <w:szCs w:val="24"/>
        </w:rPr>
        <w:t xml:space="preserve">ting from the root, since 5.13 is greater </w:t>
      </w:r>
      <w:r w:rsidR="001366DC">
        <w:rPr>
          <w:rFonts w:cs="Times New Roman"/>
          <w:szCs w:val="24"/>
        </w:rPr>
        <w:t>than 2.45 so we immediately know that is not a setosa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virgincia class.</w:t>
      </w:r>
    </w:p>
    <w:p w14:paraId="579B0EA4" w14:textId="7B6F7B14" w:rsidR="00764314" w:rsidRDefault="00371E39" w:rsidP="00A76343">
      <w:pPr>
        <w:pStyle w:val="TableCaption"/>
      </w:pPr>
      <w:r>
        <w:lastRenderedPageBreak/>
        <w:t xml:space="preserve"> </w:t>
      </w:r>
      <w:bookmarkStart w:id="67" w:name="_Ref36660519"/>
      <w:bookmarkStart w:id="68" w:name="_Ref36660515"/>
      <w:bookmarkStart w:id="69" w:name="_Toc37578801"/>
      <w:r w:rsidR="00764314" w:rsidRPr="002248ED">
        <w:t>T</w:t>
      </w:r>
      <w:r w:rsidR="00EE7C8B">
        <w:t>ABLE</w:t>
      </w:r>
      <w:r w:rsidR="00764314" w:rsidRPr="002248ED">
        <w:t xml:space="preserve"> </w:t>
      </w:r>
      <w:r w:rsidR="00C82090">
        <w:fldChar w:fldCharType="begin"/>
      </w:r>
      <w:r w:rsidR="00C82090">
        <w:instrText xml:space="preserve"> SEQ Table \* ARABIC </w:instrText>
      </w:r>
      <w:r w:rsidR="00C82090">
        <w:fldChar w:fldCharType="separate"/>
      </w:r>
      <w:r w:rsidR="003F6DF0">
        <w:rPr>
          <w:noProof/>
        </w:rPr>
        <w:t>15</w:t>
      </w:r>
      <w:r w:rsidR="00C82090">
        <w:rPr>
          <w:noProof/>
        </w:rPr>
        <w:fldChar w:fldCharType="end"/>
      </w:r>
      <w:bookmarkEnd w:id="67"/>
      <w:r w:rsidR="00CF64B0">
        <w:rPr>
          <w:noProof/>
        </w:rPr>
        <w:t xml:space="preserve">.  </w:t>
      </w:r>
      <w:r w:rsidR="00764314" w:rsidRPr="00D142C1">
        <w:t>The table shows the frequencies of each symbol in a sample line</w:t>
      </w:r>
      <w:r w:rsidR="00CF64B0">
        <w:t xml:space="preserve">.  </w:t>
      </w:r>
      <w:r w:rsidR="00764314" w:rsidRPr="00D142C1">
        <w:t xml:space="preserve">It is important to </w:t>
      </w:r>
      <w:r w:rsidR="00764314" w:rsidRPr="00D4087D">
        <w:t>note</w:t>
      </w:r>
      <w:r w:rsidR="00764314" w:rsidRPr="00D142C1">
        <w:t xml:space="preserve"> how sparse the matrix is as this is the case with many if not all lines.</w:t>
      </w:r>
      <w:bookmarkEnd w:id="68"/>
      <w:bookmarkEnd w:id="69"/>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7522F623" w14:textId="77777777" w:rsidR="003A2818" w:rsidRDefault="003A2818" w:rsidP="003A2818">
      <w:pPr>
        <w:keepNext/>
      </w:pPr>
      <w:r w:rsidRPr="003A2818">
        <w:rPr>
          <w:noProof/>
        </w:rPr>
        <w:lastRenderedPageBreak/>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637405"/>
                    </a:xfrm>
                    <a:prstGeom prst="rect">
                      <a:avLst/>
                    </a:prstGeom>
                  </pic:spPr>
                </pic:pic>
              </a:graphicData>
            </a:graphic>
          </wp:inline>
        </w:drawing>
      </w:r>
    </w:p>
    <w:p w14:paraId="0A7AEA43" w14:textId="056BE9A3" w:rsidR="003A2818" w:rsidRPr="00AF4758" w:rsidRDefault="003A2818" w:rsidP="00A76343">
      <w:pPr>
        <w:pStyle w:val="FigureCaption"/>
      </w:pPr>
      <w:bookmarkStart w:id="70" w:name="_Ref34305463"/>
      <w:bookmarkStart w:id="71" w:name="_Ref36829180"/>
      <w:bookmarkStart w:id="72" w:name="_Toc37578579"/>
      <w:r w:rsidRPr="00AA6716">
        <w:t>F</w:t>
      </w:r>
      <w:r w:rsidR="00AA6716" w:rsidRPr="00AA6716">
        <w:t>I</w:t>
      </w:r>
      <w:r w:rsidR="00AA6716" w:rsidRPr="00AF4758">
        <w:t>GURE</w:t>
      </w:r>
      <w:r w:rsidRPr="00AF4758">
        <w:t xml:space="preserve"> </w:t>
      </w:r>
      <w:r w:rsidR="00C82090">
        <w:fldChar w:fldCharType="begin"/>
      </w:r>
      <w:r w:rsidR="00C82090">
        <w:instrText xml:space="preserve"> SEQ Figure \* ARABIC </w:instrText>
      </w:r>
      <w:r w:rsidR="00C82090">
        <w:fldChar w:fldCharType="separate"/>
      </w:r>
      <w:r w:rsidR="003F6DF0">
        <w:rPr>
          <w:noProof/>
        </w:rPr>
        <w:t>3</w:t>
      </w:r>
      <w:r w:rsidR="00C82090">
        <w:rPr>
          <w:noProof/>
        </w:rPr>
        <w:fldChar w:fldCharType="end"/>
      </w:r>
      <w:bookmarkEnd w:id="70"/>
      <w:r w:rsidR="00CF64B0" w:rsidRPr="00A76343">
        <w:t xml:space="preserve">.  </w:t>
      </w:r>
      <w:r w:rsidR="00AA6716" w:rsidRPr="00A76343">
        <w:t>This is a decision tree sample from the well-known IRIS dataset</w:t>
      </w:r>
      <w:r w:rsidR="00CF64B0" w:rsidRPr="00A76343">
        <w:t xml:space="preserve">.  </w:t>
      </w:r>
      <w:r w:rsidR="00AA6716" w:rsidRPr="00A76343">
        <w:t xml:space="preserve">The colors separate the tree based on which class is the most present </w:t>
      </w:r>
      <w:r w:rsidR="00AA6716" w:rsidRPr="00AF4758">
        <w:t>in a node</w:t>
      </w:r>
      <w:r w:rsidR="00CF64B0" w:rsidRPr="00A76343">
        <w:t xml:space="preserve">.  </w:t>
      </w:r>
      <w:r w:rsidR="00AA6716" w:rsidRPr="00A76343">
        <w:t>The class shows which of the three class a node primarily consists of</w:t>
      </w:r>
      <w:r w:rsidR="00CF64B0" w:rsidRPr="00A76343">
        <w:t xml:space="preserve">.  </w:t>
      </w:r>
      <w:r w:rsidR="00AA6716" w:rsidRPr="00A76343">
        <w:t>The sample shows how many values are in the node</w:t>
      </w:r>
      <w:r w:rsidR="00CF64B0" w:rsidRPr="00A76343">
        <w:t xml:space="preserve">.  </w:t>
      </w:r>
      <w:r w:rsidR="00AA6716" w:rsidRPr="00A76343">
        <w:t>The gini shows how major of a deciding factor a particular variable is, the lower the gini the more important it is</w:t>
      </w:r>
      <w:r w:rsidR="00CF64B0" w:rsidRPr="00A76343">
        <w:t xml:space="preserve">.  </w:t>
      </w:r>
      <w:r w:rsidR="005610B6" w:rsidRPr="00A76343">
        <w:t>The top (on non-</w:t>
      </w:r>
      <w:proofErr w:type="spellStart"/>
      <w:r w:rsidR="005610B6" w:rsidRPr="00A76343">
        <w:t>leafs</w:t>
      </w:r>
      <w:proofErr w:type="spellEnd"/>
      <w:r w:rsidR="005610B6" w:rsidRPr="00A76343">
        <w:t>) is the decision itself.</w:t>
      </w:r>
      <w:bookmarkEnd w:id="71"/>
      <w:bookmarkEnd w:id="72"/>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B261C5">
      <w:pPr>
        <w:pStyle w:val="Heading1"/>
      </w:pPr>
      <w:bookmarkStart w:id="73" w:name="_Toc37578524"/>
      <w:bookmarkEnd w:id="73"/>
      <w:r>
        <w:br/>
      </w:r>
      <w:r w:rsidR="00685EEA">
        <w:t>Experiment and Results</w:t>
      </w:r>
    </w:p>
    <w:p w14:paraId="79A9A0AD" w14:textId="03EF0C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003F6DF0">
        <w:rPr>
          <w:b/>
          <w:bCs/>
        </w:rPr>
        <w:t>Error! Reference source not found.</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01390"/>
                    </a:xfrm>
                    <a:prstGeom prst="rect">
                      <a:avLst/>
                    </a:prstGeom>
                  </pic:spPr>
                </pic:pic>
              </a:graphicData>
            </a:graphic>
          </wp:inline>
        </w:drawing>
      </w:r>
    </w:p>
    <w:p w14:paraId="0D50CDFC" w14:textId="48017DBB" w:rsidR="00EB33F4" w:rsidRDefault="00EB33F4" w:rsidP="00A76343">
      <w:pPr>
        <w:pStyle w:val="FigureCaption"/>
      </w:pPr>
      <w:bookmarkStart w:id="74" w:name="_Toc37578580"/>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3F6DF0">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74"/>
    </w:p>
    <w:p w14:paraId="6FFAF291" w14:textId="17A558B0"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3F6DF0" w:rsidRPr="00AA6716">
        <w:t xml:space="preserve">TABLE </w:t>
      </w:r>
      <w:r w:rsidR="003F6DF0">
        <w:rPr>
          <w:noProof/>
        </w:rPr>
        <w:t>16</w:t>
      </w:r>
      <w:r w:rsidR="007F3151">
        <w:fldChar w:fldCharType="end"/>
      </w:r>
      <w:r w:rsidR="00903576">
        <w:t>contains the calculations used for accuracy, F1 score, precision, and recall.</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6E4943D5" w:rsidR="00EB33F4" w:rsidRPr="00AA6716" w:rsidRDefault="00EB33F4" w:rsidP="003D080F">
      <w:pPr>
        <w:pStyle w:val="TableCaption"/>
      </w:pPr>
      <w:bookmarkStart w:id="75" w:name="_Ref37509596"/>
      <w:bookmarkStart w:id="76" w:name="_Toc37578802"/>
      <w:r w:rsidRPr="00AA6716">
        <w:lastRenderedPageBreak/>
        <w:t xml:space="preserve">TABLE </w:t>
      </w:r>
      <w:r w:rsidR="00C82090">
        <w:fldChar w:fldCharType="begin"/>
      </w:r>
      <w:r w:rsidR="00C82090">
        <w:instrText xml:space="preserve"> SEQ Table \* ARABIC </w:instrText>
      </w:r>
      <w:r w:rsidR="00C82090">
        <w:fldChar w:fldCharType="separate"/>
      </w:r>
      <w:r w:rsidR="003F6DF0">
        <w:rPr>
          <w:noProof/>
        </w:rPr>
        <w:t>16</w:t>
      </w:r>
      <w:r w:rsidR="00C82090">
        <w:rPr>
          <w:noProof/>
        </w:rPr>
        <w:fldChar w:fldCharType="end"/>
      </w:r>
      <w:bookmarkEnd w:id="75"/>
      <w:r w:rsidR="00CF64B0">
        <w:rPr>
          <w:noProof/>
        </w:rPr>
        <w:t xml:space="preserve">.  </w:t>
      </w:r>
      <w:r w:rsidRPr="00AA6716">
        <w:rPr>
          <w:noProof/>
        </w:rPr>
        <w:t>This table shows each equation used as a hueristic in the analysis of our results.</w:t>
      </w:r>
      <w:bookmarkEnd w:id="76"/>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5DDDFBF9"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376844">
        <w:rPr>
          <w:rFonts w:cs="Times New Roman"/>
          <w:szCs w:val="24"/>
        </w:rPr>
        <w:fldChar w:fldCharType="begin"/>
      </w:r>
      <w:r w:rsidR="00376844">
        <w:rPr>
          <w:rFonts w:cs="Times New Roman"/>
          <w:szCs w:val="24"/>
        </w:rPr>
        <w:instrText xml:space="preserve"> REF _Ref34251006 \r \h </w:instrText>
      </w:r>
      <w:r w:rsidR="00376844">
        <w:rPr>
          <w:rFonts w:cs="Times New Roman"/>
          <w:szCs w:val="24"/>
        </w:rPr>
      </w:r>
      <w:r w:rsidR="00376844">
        <w:rPr>
          <w:rFonts w:cs="Times New Roman"/>
          <w:szCs w:val="24"/>
        </w:rPr>
        <w:fldChar w:fldCharType="separate"/>
      </w:r>
      <w:r w:rsidR="003F6DF0">
        <w:rPr>
          <w:rFonts w:cs="Times New Roman"/>
          <w:szCs w:val="24"/>
        </w:rPr>
        <w:t>Chapter 5</w:t>
      </w:r>
      <w:r w:rsidR="0037684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t>
      </w:r>
      <w:r w:rsidR="00825AE2" w:rsidRPr="002248ED">
        <w:rPr>
          <w:rFonts w:cs="Times New Roman"/>
          <w:szCs w:val="24"/>
        </w:rPr>
        <w:lastRenderedPageBreak/>
        <w:t xml:space="preserve">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3F6DF0" w:rsidRPr="002248ED">
        <w:t>T</w:t>
      </w:r>
      <w:r w:rsidR="003F6DF0">
        <w:t>ABLE</w:t>
      </w:r>
      <w:r w:rsidR="003F6DF0" w:rsidRPr="002248ED">
        <w:t xml:space="preserve"> </w:t>
      </w:r>
      <w:r w:rsidR="003F6DF0">
        <w:rPr>
          <w:noProof/>
        </w:rPr>
        <w:t>17</w:t>
      </w:r>
      <w:r w:rsidR="00825AE2">
        <w:rPr>
          <w:rFonts w:cs="Times New Roman"/>
          <w:szCs w:val="24"/>
        </w:rPr>
        <w:fldChar w:fldCharType="end"/>
      </w:r>
      <w:r w:rsidR="00825AE2" w:rsidRPr="002248ED">
        <w:rPr>
          <w:rFonts w:cs="Times New Roman"/>
          <w:szCs w:val="24"/>
        </w:rPr>
        <w:t>.</w:t>
      </w:r>
    </w:p>
    <w:p w14:paraId="6643D789" w14:textId="571A5E6D" w:rsidR="00825AE2" w:rsidRPr="002248ED" w:rsidRDefault="00825AE2" w:rsidP="003D080F">
      <w:pPr>
        <w:pStyle w:val="TableCaption"/>
      </w:pPr>
      <w:bookmarkStart w:id="77" w:name="_Ref35357782"/>
      <w:bookmarkStart w:id="78" w:name="_Ref32772875"/>
      <w:bookmarkStart w:id="79" w:name="_Ref33019599"/>
      <w:bookmarkStart w:id="80" w:name="_Toc37578803"/>
      <w:r w:rsidRPr="002248ED">
        <w:t>T</w:t>
      </w:r>
      <w:r>
        <w:t>ABLE</w:t>
      </w:r>
      <w:r w:rsidRPr="002248ED">
        <w:t xml:space="preserve"> </w:t>
      </w:r>
      <w:r w:rsidR="00C82090">
        <w:fldChar w:fldCharType="begin"/>
      </w:r>
      <w:r w:rsidR="00C82090">
        <w:instrText xml:space="preserve"> SEQ Table \* ARABIC </w:instrText>
      </w:r>
      <w:r w:rsidR="00C82090">
        <w:fldChar w:fldCharType="separate"/>
      </w:r>
      <w:r w:rsidR="003F6DF0">
        <w:rPr>
          <w:noProof/>
        </w:rPr>
        <w:t>17</w:t>
      </w:r>
      <w:r w:rsidR="00C82090">
        <w:rPr>
          <w:noProof/>
        </w:rPr>
        <w:fldChar w:fldCharType="end"/>
      </w:r>
      <w:bookmarkEnd w:id="77"/>
      <w:r w:rsidR="00CF64B0">
        <w:rPr>
          <w:noProof/>
        </w:rPr>
        <w:t xml:space="preserve">.  </w:t>
      </w:r>
      <w:r w:rsidRPr="00AA3373">
        <w:t>The following values are the results of each fold from the stratified k-fold cross validation.</w:t>
      </w:r>
      <w:bookmarkEnd w:id="78"/>
      <w:bookmarkEnd w:id="79"/>
      <w:bookmarkEnd w:id="80"/>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3F73856A"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3F6DF0" w:rsidRPr="002248ED">
        <w:t>F</w:t>
      </w:r>
      <w:r w:rsidR="003F6DF0">
        <w:t>IGURE</w:t>
      </w:r>
      <w:r w:rsidR="003F6DF0" w:rsidRPr="002248ED">
        <w:t xml:space="preserve"> </w:t>
      </w:r>
      <w:r w:rsidR="003F6DF0">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gini,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As  such,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171FB318" w:rsidR="004E5433" w:rsidRPr="002248ED" w:rsidRDefault="001103A7" w:rsidP="00A76343">
      <w:pPr>
        <w:pStyle w:val="FigureCaption"/>
      </w:pPr>
      <w:bookmarkStart w:id="81" w:name="_Ref33646320"/>
      <w:bookmarkStart w:id="82" w:name="_Ref32495567"/>
      <w:bookmarkStart w:id="83" w:name="_Toc37578581"/>
      <w:r w:rsidRPr="002248ED">
        <w:t>F</w:t>
      </w:r>
      <w:r w:rsidR="00E36493">
        <w:t>IGURE</w:t>
      </w:r>
      <w:r w:rsidRPr="002248ED">
        <w:t xml:space="preserve"> </w:t>
      </w:r>
      <w:r w:rsidR="00C82090">
        <w:fldChar w:fldCharType="begin"/>
      </w:r>
      <w:r w:rsidR="00C82090">
        <w:instrText xml:space="preserve"> SEQ Figure \* ARABIC </w:instrText>
      </w:r>
      <w:r w:rsidR="00C82090">
        <w:fldChar w:fldCharType="separate"/>
      </w:r>
      <w:r w:rsidR="003F6DF0">
        <w:rPr>
          <w:noProof/>
        </w:rPr>
        <w:t>5</w:t>
      </w:r>
      <w:r w:rsidR="00C82090">
        <w:rPr>
          <w:noProof/>
        </w:rPr>
        <w:fldChar w:fldCharType="end"/>
      </w:r>
      <w:bookmarkEnd w:id="81"/>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82"/>
      <w:bookmarkEnd w:id="83"/>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B261C5">
      <w:pPr>
        <w:pStyle w:val="Heading1"/>
        <w:rPr>
          <w:bCs/>
        </w:rPr>
      </w:pPr>
      <w:bookmarkStart w:id="84" w:name="_Toc37578525"/>
      <w:bookmarkEnd w:id="84"/>
      <w:r>
        <w:rPr>
          <w:bCs/>
        </w:rPr>
        <w:br/>
      </w:r>
      <w:r w:rsidR="00251598" w:rsidRPr="002D3BDD">
        <w:rPr>
          <w:bCs/>
        </w:rPr>
        <w:t xml:space="preserve">Commented-out code in Open-source Software </w:t>
      </w:r>
    </w:p>
    <w:p w14:paraId="5C532299" w14:textId="18AF2B4B"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  W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3F6DF0" w:rsidRPr="00740BB2">
        <w:t xml:space="preserve">TABLE </w:t>
      </w:r>
      <w:r w:rsidR="003F6DF0">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09D636C7" w:rsidR="004046C7" w:rsidRPr="00740BB2" w:rsidRDefault="004046C7" w:rsidP="00A927A3">
      <w:pPr>
        <w:pStyle w:val="TableCaption"/>
      </w:pPr>
      <w:bookmarkStart w:id="85" w:name="_Ref36492013"/>
      <w:bookmarkStart w:id="86" w:name="_Toc37578804"/>
      <w:r w:rsidRPr="00740BB2">
        <w:t xml:space="preserve">TABLE </w:t>
      </w:r>
      <w:r w:rsidR="00C82090">
        <w:fldChar w:fldCharType="begin"/>
      </w:r>
      <w:r w:rsidR="00C82090">
        <w:instrText xml:space="preserve"> SEQ Table \* ARABIC </w:instrText>
      </w:r>
      <w:r w:rsidR="00C82090">
        <w:fldChar w:fldCharType="separate"/>
      </w:r>
      <w:r w:rsidR="003F6DF0">
        <w:rPr>
          <w:noProof/>
        </w:rPr>
        <w:t>18</w:t>
      </w:r>
      <w:r w:rsidR="00C82090">
        <w:rPr>
          <w:noProof/>
        </w:rPr>
        <w:fldChar w:fldCharType="end"/>
      </w:r>
      <w:bookmarkStart w:id="87" w:name="_Hlk36492020"/>
      <w:bookmarkEnd w:id="85"/>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86"/>
      <w:bookmarkEnd w:id="87"/>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474D1AFA"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3F6DF0" w:rsidRPr="00135FE4">
        <w:t xml:space="preserve">TABLE </w:t>
      </w:r>
      <w:r w:rsidR="003F6DF0">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 xml:space="preserve">the same XSLT parser used in </w:t>
      </w:r>
      <w:r w:rsidR="005E5C39">
        <w:fldChar w:fldCharType="begin"/>
      </w:r>
      <w:r w:rsidR="005E5C39">
        <w:instrText xml:space="preserve"> REF _Ref34251006 \r \h </w:instrText>
      </w:r>
      <w:r w:rsidR="005E5C39">
        <w:fldChar w:fldCharType="separate"/>
      </w:r>
      <w:r w:rsidR="005E5C39">
        <w:t>Chapter 5</w:t>
      </w:r>
      <w:r w:rsidR="005E5C39">
        <w:fldChar w:fldCharType="end"/>
      </w:r>
      <w:r w:rsidR="00D5457A">
        <w:t xml:space="preserve">.  The comment count is attained using the grep command </w:t>
      </w:r>
      <w:r w:rsidR="005E5C39">
        <w:t>on</w:t>
      </w:r>
      <w:r w:rsidR="00D5457A">
        <w:t xml:space="preserve"> </w:t>
      </w:r>
      <w:r w:rsidR="005E5C39">
        <w:t xml:space="preserve">the </w:t>
      </w:r>
      <w:r w:rsidR="00D5457A">
        <w:t>srcML.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contributor</w:t>
      </w:r>
      <w:r w:rsidR="00685A5D">
        <w:t>s</w:t>
      </w:r>
      <w:r w:rsidR="007326A5">
        <w:t>.</w:t>
      </w:r>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0590282C" w:rsidR="00C87C44" w:rsidRPr="0026046E" w:rsidRDefault="00C87C44" w:rsidP="00A927A3">
      <w:pPr>
        <w:pStyle w:val="TableCaption"/>
      </w:pPr>
      <w:bookmarkStart w:id="88" w:name="_Ref37163063"/>
      <w:bookmarkStart w:id="89" w:name="_Toc37578805"/>
      <w:r w:rsidRPr="00135FE4">
        <w:lastRenderedPageBreak/>
        <w:t xml:space="preserve">TABLE </w:t>
      </w:r>
      <w:r w:rsidR="00C82090">
        <w:fldChar w:fldCharType="begin"/>
      </w:r>
      <w:r w:rsidR="00C82090">
        <w:instrText xml:space="preserve"> SEQ Table \* ARABIC </w:instrText>
      </w:r>
      <w:r w:rsidR="00C82090">
        <w:fldChar w:fldCharType="separate"/>
      </w:r>
      <w:r w:rsidR="003F6DF0">
        <w:rPr>
          <w:noProof/>
        </w:rPr>
        <w:t>19</w:t>
      </w:r>
      <w:r w:rsidR="00C82090">
        <w:rPr>
          <w:noProof/>
        </w:rPr>
        <w:fldChar w:fldCharType="end"/>
      </w:r>
      <w:bookmarkEnd w:id="88"/>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Doxygen/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89"/>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2107695A" w14:textId="117E7F88" w:rsidR="004E5433" w:rsidRPr="00B216D8" w:rsidRDefault="002D3BDD" w:rsidP="00B261C5">
      <w:pPr>
        <w:pStyle w:val="Heading1"/>
      </w:pPr>
      <w:bookmarkStart w:id="90" w:name="_Toc37578526"/>
      <w:bookmarkEnd w:id="90"/>
      <w:r>
        <w:br/>
      </w:r>
      <w:r w:rsidR="004E5433">
        <w:t>Threats to Validity</w:t>
      </w:r>
    </w:p>
    <w:p w14:paraId="5246B550" w14:textId="1F1D0B6E"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r w:rsidR="00CF64B0">
        <w:rPr>
          <w:rFonts w:cs="Times New Roman"/>
          <w:szCs w:val="24"/>
        </w:rPr>
        <w:t xml:space="preserve">.  </w:t>
      </w:r>
      <w:r w:rsidR="00A27C77" w:rsidRPr="002248ED">
        <w:rPr>
          <w:rFonts w:cs="Times New Roman"/>
          <w:szCs w:val="24"/>
        </w:rPr>
        <w:t>In</w:t>
      </w:r>
      <w:r w:rsidR="00D36610">
        <w:rPr>
          <w:rFonts w:cs="Times New Roman"/>
          <w:szCs w:val="24"/>
        </w:rPr>
        <w:t xml:space="preserve"> section</w:t>
      </w:r>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3F6DF0">
        <w:rPr>
          <w:rFonts w:cs="Times New Roman"/>
          <w:szCs w:val="24"/>
        </w:rPr>
        <w:t xml:space="preserve">10.1. </w:t>
      </w:r>
      <w:r w:rsidR="00A27C77" w:rsidRPr="002248ED">
        <w:rPr>
          <w:rFonts w:cs="Times New Roman"/>
          <w:szCs w:val="24"/>
        </w:rPr>
        <w:fldChar w:fldCharType="end"/>
      </w:r>
      <w:r w:rsidR="006C2956">
        <w:rPr>
          <w:rFonts w:cs="Times New Roman"/>
          <w:szCs w:val="24"/>
        </w:rPr>
        <w:t xml:space="preserve">, </w:t>
      </w:r>
      <w:r w:rsidR="00A27C77" w:rsidRPr="002248ED">
        <w:rPr>
          <w:rFonts w:cs="Times New Roman"/>
          <w:szCs w:val="24"/>
        </w:rPr>
        <w:t xml:space="preserve">we will present our concerns about </w:t>
      </w:r>
      <w:r w:rsidR="008A77F5">
        <w:rPr>
          <w:rFonts w:cs="Times New Roman"/>
          <w:szCs w:val="24"/>
        </w:rPr>
        <w:t>external</w:t>
      </w:r>
      <w:r w:rsidR="00A27C77" w:rsidRPr="002248ED">
        <w:rPr>
          <w:rFonts w:cs="Times New Roman"/>
          <w:szCs w:val="24"/>
        </w:rPr>
        <w:t xml:space="preserve"> validity brought by our choices in projects that our data artifact is based on</w:t>
      </w:r>
      <w:r w:rsidR="00CF64B0">
        <w:rPr>
          <w:rFonts w:cs="Times New Roman"/>
          <w:szCs w:val="24"/>
        </w:rPr>
        <w:t xml:space="preserve">.  </w:t>
      </w:r>
      <w:r w:rsidR="00B45F99" w:rsidRPr="002248ED">
        <w:rPr>
          <w:rFonts w:cs="Times New Roman"/>
          <w:szCs w:val="24"/>
        </w:rPr>
        <w:t>In</w:t>
      </w:r>
      <w:r w:rsidR="00D36610">
        <w:rPr>
          <w:rFonts w:cs="Times New Roman"/>
          <w:szCs w:val="24"/>
        </w:rPr>
        <w:t xml:space="preserve"> section</w:t>
      </w:r>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3F6DF0">
        <w:rPr>
          <w:rFonts w:cs="Times New Roman"/>
          <w:szCs w:val="24"/>
        </w:rPr>
        <w:t xml:space="preserve">10.2. </w:t>
      </w:r>
      <w:r w:rsidR="00B45F99" w:rsidRPr="002248ED">
        <w:rPr>
          <w:rFonts w:cs="Times New Roman"/>
          <w:szCs w:val="24"/>
        </w:rPr>
        <w:fldChar w:fldCharType="end"/>
      </w:r>
      <w:r w:rsidR="00366BC4">
        <w:rPr>
          <w:rFonts w:cs="Times New Roman"/>
          <w:szCs w:val="24"/>
        </w:rPr>
        <w:t xml:space="preserve">, </w:t>
      </w:r>
      <w:r w:rsidR="00B45F99" w:rsidRPr="002248ED">
        <w:rPr>
          <w:rFonts w:cs="Times New Roman"/>
          <w:szCs w:val="24"/>
        </w:rPr>
        <w:t>we consider the threat</w:t>
      </w:r>
      <w:r w:rsidR="00D36610">
        <w:rPr>
          <w:rFonts w:cs="Times New Roman"/>
          <w:szCs w:val="24"/>
        </w:rPr>
        <w:t>s</w:t>
      </w:r>
      <w:r w:rsidR="00B45F99" w:rsidRPr="002248ED">
        <w:rPr>
          <w:rFonts w:cs="Times New Roman"/>
          <w:szCs w:val="24"/>
        </w:rPr>
        <w:t xml:space="preserve"> to </w:t>
      </w:r>
      <w:r w:rsidR="00D36610">
        <w:rPr>
          <w:rFonts w:cs="Times New Roman"/>
          <w:szCs w:val="24"/>
        </w:rPr>
        <w:t xml:space="preserve">internal </w:t>
      </w:r>
      <w:r w:rsidR="00B45F99" w:rsidRPr="002248ED">
        <w:rPr>
          <w:rFonts w:cs="Times New Roman"/>
          <w:szCs w:val="24"/>
        </w:rPr>
        <w:t>validity</w:t>
      </w:r>
      <w:r w:rsidR="00D36610">
        <w:rPr>
          <w:rFonts w:cs="Times New Roman"/>
          <w:szCs w:val="24"/>
        </w:rPr>
        <w:t>.</w:t>
      </w:r>
    </w:p>
    <w:p w14:paraId="7E5D0536" w14:textId="08C57ECA" w:rsidR="007E0745" w:rsidRPr="002248ED" w:rsidRDefault="007E0745" w:rsidP="007E0745">
      <w:pPr>
        <w:pStyle w:val="Heading2"/>
      </w:pPr>
      <w:bookmarkStart w:id="91" w:name="_Ref33017647"/>
      <w:bookmarkStart w:id="92" w:name="_Toc37578527"/>
      <w:r w:rsidRPr="002248ED">
        <w:t>External Validity</w:t>
      </w:r>
      <w:bookmarkEnd w:id="91"/>
      <w:bookmarkEnd w:id="92"/>
    </w:p>
    <w:p w14:paraId="3936C2AA" w14:textId="60531131" w:rsidR="000555F6" w:rsidRDefault="00871C54" w:rsidP="007E0745">
      <w:pPr>
        <w:rPr>
          <w:rFonts w:cs="Times New Roman"/>
          <w:szCs w:val="24"/>
        </w:rPr>
      </w:pPr>
      <w:r>
        <w:rPr>
          <w:rFonts w:cs="Times New Roman"/>
          <w:szCs w:val="24"/>
        </w:rPr>
        <w:t xml:space="preserve">External validity covers any threats to validity that </w:t>
      </w:r>
      <w:r w:rsidR="009F46F9">
        <w:rPr>
          <w:rFonts w:cs="Times New Roman"/>
          <w:szCs w:val="24"/>
        </w:rPr>
        <w:t xml:space="preserve">impact </w:t>
      </w:r>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r w:rsidR="00892F2F">
        <w:rPr>
          <w:rFonts w:cs="Times New Roman"/>
          <w:szCs w:val="24"/>
        </w:rPr>
        <w:t>has to do with how our random sampling was performed.  Ideally, we would have sampled comments randomly from each project individually (and at an equal amount) instead of</w:t>
      </w:r>
      <w:r w:rsidR="009F46F9">
        <w:rPr>
          <w:rFonts w:cs="Times New Roman"/>
          <w:szCs w:val="24"/>
        </w:rPr>
        <w:t xml:space="preserve"> files</w:t>
      </w:r>
      <w:r w:rsidR="00892F2F">
        <w:rPr>
          <w:rFonts w:cs="Times New Roman"/>
          <w:szCs w:val="24"/>
        </w:rPr>
        <w:t xml:space="preserve"> from all projects</w:t>
      </w:r>
      <w:r w:rsidR="009F46F9">
        <w:rPr>
          <w:rFonts w:cs="Times New Roman"/>
          <w:szCs w:val="24"/>
        </w:rPr>
        <w:t xml:space="preserve"> and then from those files</w:t>
      </w:r>
      <w:r w:rsidR="00892F2F">
        <w:rPr>
          <w:rFonts w:cs="Times New Roman"/>
          <w:szCs w:val="24"/>
        </w:rPr>
        <w:t>.</w:t>
      </w:r>
      <w:r w:rsidR="00FA0C59">
        <w:rPr>
          <w:rFonts w:cs="Times New Roman"/>
          <w:szCs w:val="24"/>
        </w:rPr>
        <w:t xml:space="preserve">  This threat is mitigated </w:t>
      </w:r>
      <w:r w:rsidR="009F46F9">
        <w:rPr>
          <w:rFonts w:cs="Times New Roman"/>
          <w:szCs w:val="24"/>
        </w:rPr>
        <w:t xml:space="preserve">in several ways.  First, </w:t>
      </w:r>
      <w:r w:rsidR="00FA0C59">
        <w:rPr>
          <w:rFonts w:cs="Times New Roman"/>
          <w:szCs w:val="24"/>
        </w:rPr>
        <w:t xml:space="preserve"> 26 projects are still represented in the gold set</w:t>
      </w:r>
      <w:r w:rsidR="009F46F9">
        <w:rPr>
          <w:rFonts w:cs="Times New Roman"/>
          <w:szCs w:val="24"/>
        </w:rPr>
        <w:t xml:space="preserve"> and although there is one project with</w:t>
      </w:r>
      <w:r w:rsidR="00003101">
        <w:rPr>
          <w:rFonts w:cs="Times New Roman"/>
          <w:szCs w:val="24"/>
        </w:rPr>
        <w:t xml:space="preserve"> a</w:t>
      </w:r>
      <w:r w:rsidR="009F46F9">
        <w:rPr>
          <w:rFonts w:cs="Times New Roman"/>
          <w:szCs w:val="24"/>
        </w:rPr>
        <w:t xml:space="preserve"> large percentage of the comments it is less than </w:t>
      </w:r>
      <w:r w:rsidR="0014662F">
        <w:rPr>
          <w:rFonts w:cs="Times New Roman"/>
          <w:szCs w:val="24"/>
        </w:rPr>
        <w:t>the majority</w:t>
      </w:r>
      <w:r w:rsidR="005815D0">
        <w:rPr>
          <w:rFonts w:cs="Times New Roman"/>
          <w:szCs w:val="24"/>
        </w:rPr>
        <w:t xml:space="preserve">, we ran our tests with and without the </w:t>
      </w:r>
      <w:r w:rsidR="005815D0">
        <w:rPr>
          <w:rFonts w:cs="Times New Roman"/>
          <w:szCs w:val="24"/>
        </w:rPr>
        <w:lastRenderedPageBreak/>
        <w:t>parts of this project and saw almost no impact on the results</w:t>
      </w:r>
      <w:r w:rsidR="00003101">
        <w:rPr>
          <w:rFonts w:cs="Times New Roman"/>
          <w:szCs w:val="24"/>
        </w:rPr>
        <w:t xml:space="preserve">.  </w:t>
      </w:r>
      <w:r w:rsidR="0014662F">
        <w:rPr>
          <w:rFonts w:cs="Times New Roman"/>
          <w:szCs w:val="24"/>
        </w:rPr>
        <w:t>That is, t</w:t>
      </w:r>
      <w:r w:rsidR="00003101">
        <w:rPr>
          <w:rFonts w:cs="Times New Roman"/>
          <w:szCs w:val="24"/>
        </w:rPr>
        <w:t>he majority of comments come from separate projects</w:t>
      </w:r>
      <w:r w:rsidR="009F46F9">
        <w:rPr>
          <w:rFonts w:cs="Times New Roman"/>
          <w:szCs w:val="24"/>
        </w:rPr>
        <w:t xml:space="preserve">.  </w:t>
      </w:r>
      <w:r w:rsidR="00003101">
        <w:rPr>
          <w:rFonts w:cs="Times New Roman"/>
          <w:szCs w:val="24"/>
        </w:rPr>
        <w:t xml:space="preserve">Secondly, </w:t>
      </w:r>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r w:rsidR="00083FC8">
        <w:rPr>
          <w:rFonts w:cs="Times New Roman"/>
          <w:szCs w:val="24"/>
        </w:rPr>
      </w:r>
      <w:r w:rsidR="00083FC8">
        <w:rPr>
          <w:rFonts w:cs="Times New Roman"/>
          <w:szCs w:val="24"/>
        </w:rPr>
        <w:fldChar w:fldCharType="separate"/>
      </w:r>
      <w:r w:rsidR="003F6DF0">
        <w:rPr>
          <w:rFonts w:cs="Times New Roman"/>
          <w:szCs w:val="24"/>
        </w:rPr>
        <w:t>Chapter 9</w:t>
      </w:r>
      <w:r w:rsidR="00083FC8">
        <w:rPr>
          <w:rFonts w:cs="Times New Roman"/>
          <w:szCs w:val="24"/>
        </w:rPr>
        <w:fldChar w:fldCharType="end"/>
      </w:r>
      <w:r w:rsidR="00083FC8">
        <w:rPr>
          <w:rFonts w:cs="Times New Roman"/>
          <w:szCs w:val="24"/>
        </w:rPr>
        <w:t xml:space="preserve"> we perform a secondary study o</w:t>
      </w:r>
      <w:r w:rsidR="009B4E17">
        <w:rPr>
          <w:rFonts w:cs="Times New Roman"/>
          <w:szCs w:val="24"/>
        </w:rPr>
        <w:t>ver</w:t>
      </w:r>
      <w:r w:rsidR="00083FC8">
        <w:rPr>
          <w:rFonts w:cs="Times New Roman"/>
          <w:szCs w:val="24"/>
        </w:rPr>
        <w:t xml:space="preserve"> </w:t>
      </w:r>
      <w:r w:rsidR="00F14A5E">
        <w:rPr>
          <w:rFonts w:cs="Times New Roman"/>
          <w:szCs w:val="24"/>
        </w:rPr>
        <w:t xml:space="preserve"> </w:t>
      </w:r>
      <w:r w:rsidR="00CE2209">
        <w:rPr>
          <w:rFonts w:cs="Times New Roman"/>
          <w:szCs w:val="24"/>
        </w:rPr>
        <w:t>3,000</w:t>
      </w:r>
      <w:r w:rsidR="006D64C4">
        <w:rPr>
          <w:rFonts w:cs="Times New Roman"/>
          <w:szCs w:val="24"/>
        </w:rPr>
        <w:t xml:space="preserve"> unseen commen</w:t>
      </w:r>
      <w:r w:rsidR="00694E20">
        <w:rPr>
          <w:rFonts w:cs="Times New Roman"/>
          <w:szCs w:val="24"/>
        </w:rPr>
        <w:t>t</w:t>
      </w:r>
      <w:r w:rsidR="00925675">
        <w:rPr>
          <w:rFonts w:cs="Times New Roman"/>
          <w:szCs w:val="24"/>
        </w:rPr>
        <w:t xml:space="preserve"> lines</w:t>
      </w:r>
      <w:r w:rsidR="00083FC8">
        <w:rPr>
          <w:rFonts w:cs="Times New Roman"/>
          <w:szCs w:val="24"/>
        </w:rPr>
        <w:t xml:space="preserve"> and verify that the approach achieve extremely high recall and with a precision still </w:t>
      </w:r>
      <w:r w:rsidR="008558DA">
        <w:rPr>
          <w:rFonts w:cs="Times New Roman"/>
          <w:szCs w:val="24"/>
        </w:rPr>
        <w:t>a</w:t>
      </w:r>
      <w:r w:rsidR="00975F0A">
        <w:rPr>
          <w:rFonts w:cs="Times New Roman"/>
          <w:szCs w:val="24"/>
        </w:rPr>
        <w:t>l</w:t>
      </w:r>
      <w:r w:rsidR="008558DA">
        <w:rPr>
          <w:rFonts w:cs="Times New Roman"/>
          <w:szCs w:val="24"/>
        </w:rPr>
        <w:t xml:space="preserve">most </w:t>
      </w:r>
      <w:r w:rsidR="00083FC8">
        <w:rPr>
          <w:rFonts w:cs="Times New Roman"/>
          <w:szCs w:val="24"/>
        </w:rPr>
        <w:t xml:space="preserve">80%.  </w:t>
      </w:r>
    </w:p>
    <w:p w14:paraId="3B81BCF4" w14:textId="151924A8" w:rsidR="00222B6E" w:rsidRDefault="00083FC8" w:rsidP="007E0745">
      <w:pPr>
        <w:rPr>
          <w:rFonts w:cs="Times New Roman"/>
          <w:szCs w:val="24"/>
        </w:rPr>
      </w:pPr>
      <w:r>
        <w:rPr>
          <w:rFonts w:cs="Times New Roman"/>
          <w:szCs w:val="24"/>
        </w:rPr>
        <w:t xml:space="preserve">Another threat lies with us only having 2,935 lines </w:t>
      </w:r>
      <w:r w:rsidR="00100A97">
        <w:rPr>
          <w:rFonts w:cs="Times New Roman"/>
          <w:szCs w:val="24"/>
        </w:rPr>
        <w:t>coming from over 1,200</w:t>
      </w:r>
      <w:r>
        <w:rPr>
          <w:rFonts w:cs="Times New Roman"/>
          <w:szCs w:val="24"/>
        </w:rPr>
        <w:t xml:space="preserve"> </w:t>
      </w:r>
      <w:r w:rsidR="00100A97">
        <w:rPr>
          <w:rFonts w:cs="Times New Roman"/>
          <w:szCs w:val="24"/>
        </w:rPr>
        <w:t xml:space="preserve">comments.  Manual classification is a slow and </w:t>
      </w:r>
      <w:r w:rsidR="006C358E">
        <w:rPr>
          <w:rFonts w:cs="Times New Roman"/>
          <w:szCs w:val="24"/>
        </w:rPr>
        <w:t>tedious</w:t>
      </w:r>
      <w:r w:rsidR="00100A97">
        <w:rPr>
          <w:rFonts w:cs="Times New Roman"/>
          <w:szCs w:val="24"/>
        </w:rPr>
        <w:t xml:space="preserve"> effort </w:t>
      </w:r>
      <w:r w:rsidR="006F5C72">
        <w:rPr>
          <w:rFonts w:cs="Times New Roman"/>
          <w:szCs w:val="24"/>
        </w:rPr>
        <w:t>the process of creating this gold set t</w:t>
      </w:r>
      <w:r w:rsidR="00100A97">
        <w:rPr>
          <w:rFonts w:cs="Times New Roman"/>
          <w:szCs w:val="24"/>
        </w:rPr>
        <w:t>aking</w:t>
      </w:r>
      <w:r w:rsidR="006F5C72">
        <w:rPr>
          <w:rFonts w:cs="Times New Roman"/>
          <w:szCs w:val="24"/>
        </w:rPr>
        <w:t xml:space="preserve"> </w:t>
      </w:r>
      <w:r w:rsidR="006C358E">
        <w:rPr>
          <w:rFonts w:cs="Times New Roman"/>
          <w:szCs w:val="24"/>
        </w:rPr>
        <w:t>t</w:t>
      </w:r>
      <w:r w:rsidR="00100A97">
        <w:rPr>
          <w:rFonts w:cs="Times New Roman"/>
          <w:szCs w:val="24"/>
        </w:rPr>
        <w:t xml:space="preserve">wo </w:t>
      </w:r>
      <w:r w:rsidR="006F5C72">
        <w:rPr>
          <w:rFonts w:cs="Times New Roman"/>
          <w:szCs w:val="24"/>
        </w:rPr>
        <w:t>months</w:t>
      </w:r>
      <w:r w:rsidR="00CF64B0">
        <w:rPr>
          <w:rFonts w:cs="Times New Roman"/>
          <w:szCs w:val="24"/>
        </w:rPr>
        <w:t xml:space="preserve">.  </w:t>
      </w:r>
      <w:r w:rsidR="006C358E">
        <w:rPr>
          <w:rFonts w:cs="Times New Roman"/>
          <w:szCs w:val="24"/>
        </w:rPr>
        <w:t>We feel that the number of comments is acceptable given the amount of time it takes to create the gold set and verify its correctness.  In the future, this data set can be e</w:t>
      </w:r>
      <w:r w:rsidR="006F5C72">
        <w:rPr>
          <w:rFonts w:cs="Times New Roman"/>
          <w:szCs w:val="24"/>
        </w:rPr>
        <w:t>xpand</w:t>
      </w:r>
      <w:r w:rsidR="006C358E">
        <w:rPr>
          <w:rFonts w:cs="Times New Roman"/>
          <w:szCs w:val="24"/>
        </w:rPr>
        <w:t>ed.</w:t>
      </w:r>
      <w:r w:rsidR="00CF64B0">
        <w:rPr>
          <w:rFonts w:cs="Times New Roman"/>
          <w:szCs w:val="24"/>
        </w:rPr>
        <w:t xml:space="preserve">  </w:t>
      </w:r>
      <w:r w:rsidR="006F5C72">
        <w:rPr>
          <w:rFonts w:cs="Times New Roman"/>
          <w:szCs w:val="24"/>
        </w:rPr>
        <w:t xml:space="preserve">However,  when executing our tests of our decision tree </w:t>
      </w:r>
      <w:r w:rsidR="006C358E">
        <w:rPr>
          <w:rFonts w:cs="Times New Roman"/>
          <w:szCs w:val="24"/>
        </w:rPr>
        <w:t>and on the</w:t>
      </w:r>
      <w:r w:rsidR="00C6410D">
        <w:rPr>
          <w:rFonts w:cs="Times New Roman"/>
          <w:szCs w:val="24"/>
        </w:rPr>
        <w:t xml:space="preserve"> comments from </w:t>
      </w:r>
      <w:r w:rsidR="00C6410D">
        <w:rPr>
          <w:rFonts w:cs="Times New Roman"/>
          <w:szCs w:val="24"/>
        </w:rPr>
        <w:fldChar w:fldCharType="begin"/>
      </w:r>
      <w:r w:rsidR="00C6410D">
        <w:rPr>
          <w:rFonts w:cs="Times New Roman"/>
          <w:szCs w:val="24"/>
        </w:rPr>
        <w:instrText xml:space="preserve"> REF _Ref36834969 \r \h </w:instrText>
      </w:r>
      <w:r w:rsidR="00C6410D">
        <w:rPr>
          <w:rFonts w:cs="Times New Roman"/>
          <w:szCs w:val="24"/>
        </w:rPr>
      </w:r>
      <w:r w:rsidR="00C6410D">
        <w:rPr>
          <w:rFonts w:cs="Times New Roman"/>
          <w:szCs w:val="24"/>
        </w:rPr>
        <w:fldChar w:fldCharType="separate"/>
      </w:r>
      <w:r w:rsidR="003F6DF0">
        <w:rPr>
          <w:rFonts w:cs="Times New Roman"/>
          <w:szCs w:val="24"/>
        </w:rPr>
        <w:t>Chapter 9</w:t>
      </w:r>
      <w:r w:rsidR="00C6410D">
        <w:rPr>
          <w:rFonts w:cs="Times New Roman"/>
          <w:szCs w:val="24"/>
        </w:rPr>
        <w:fldChar w:fldCharType="end"/>
      </w:r>
      <w:r w:rsidR="006C358E">
        <w:rPr>
          <w:rFonts w:cs="Times New Roman"/>
          <w:szCs w:val="24"/>
        </w:rPr>
        <w:t xml:space="preserve"> </w:t>
      </w:r>
      <w:r w:rsidR="006F5C72">
        <w:rPr>
          <w:rFonts w:cs="Times New Roman"/>
          <w:szCs w:val="24"/>
        </w:rPr>
        <w:t xml:space="preserve">we are able to </w:t>
      </w:r>
      <w:r w:rsidR="006C358E">
        <w:rPr>
          <w:rFonts w:cs="Times New Roman"/>
          <w:szCs w:val="24"/>
        </w:rPr>
        <w:t xml:space="preserve">show </w:t>
      </w:r>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16650F05" w:rsidR="00694E20" w:rsidRDefault="00B85F58" w:rsidP="00694E20">
      <w:pPr>
        <w:rPr>
          <w:rFonts w:cs="Times New Roman"/>
          <w:szCs w:val="24"/>
        </w:rPr>
      </w:pPr>
      <w:r>
        <w:rPr>
          <w:rFonts w:cs="Times New Roman"/>
          <w:szCs w:val="24"/>
        </w:rPr>
        <w:t xml:space="preserve">A third </w:t>
      </w:r>
      <w:r w:rsidR="00222B6E">
        <w:rPr>
          <w:rFonts w:cs="Times New Roman"/>
          <w:szCs w:val="24"/>
        </w:rPr>
        <w:t>threat to external validity</w:t>
      </w:r>
      <w:r w:rsidR="00694E20">
        <w:rPr>
          <w:rFonts w:cs="Times New Roman"/>
          <w:szCs w:val="24"/>
        </w:rPr>
        <w:t xml:space="preserve"> has to do with working with multiple different</w:t>
      </w:r>
      <w:r w:rsidR="00222B6E">
        <w:rPr>
          <w:rFonts w:cs="Times New Roman"/>
          <w:szCs w:val="24"/>
        </w:rPr>
        <w:t xml:space="preserve"> </w:t>
      </w:r>
      <w:r w:rsidR="00694E20">
        <w:rPr>
          <w:rFonts w:cs="Times New Roman"/>
          <w:szCs w:val="24"/>
        </w:rPr>
        <w:t xml:space="preserve">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r w:rsidR="00694E20">
        <w:rPr>
          <w:rFonts w:cs="Times New Roman"/>
          <w:szCs w:val="24"/>
        </w:rPr>
      </w:r>
      <w:r w:rsidR="00694E20">
        <w:rPr>
          <w:rFonts w:cs="Times New Roman"/>
          <w:szCs w:val="24"/>
        </w:rPr>
        <w:fldChar w:fldCharType="separate"/>
      </w:r>
      <w:r w:rsidR="003F6DF0">
        <w:rPr>
          <w:rFonts w:cs="Times New Roman"/>
          <w:szCs w:val="24"/>
        </w:rPr>
        <w:t>Chapter 8</w:t>
      </w:r>
      <w:r w:rsidR="00694E20">
        <w:rPr>
          <w:rFonts w:cs="Times New Roman"/>
          <w:szCs w:val="24"/>
        </w:rPr>
        <w:fldChar w:fldCharType="end"/>
      </w:r>
      <w:r w:rsidR="00694E20">
        <w:rPr>
          <w:rFonts w:cs="Times New Roman"/>
          <w:szCs w:val="24"/>
        </w:rPr>
        <w:t xml:space="preserve">, </w:t>
      </w:r>
      <w:r w:rsidR="00CF64B0">
        <w:rPr>
          <w:rFonts w:cs="Times New Roman"/>
          <w:szCs w:val="24"/>
        </w:rPr>
        <w:t xml:space="preserve"> </w:t>
      </w:r>
      <w:r w:rsidR="00694E20">
        <w:rPr>
          <w:rFonts w:cs="Times New Roman"/>
          <w:szCs w:val="24"/>
        </w:rPr>
        <w:t>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46153AC" w14:textId="4F92B2C4" w:rsidR="004E5433" w:rsidRPr="002248ED" w:rsidRDefault="00921925" w:rsidP="007E0745">
      <w:pPr>
        <w:rPr>
          <w:rFonts w:cs="Times New Roman"/>
          <w:szCs w:val="24"/>
        </w:rPr>
      </w:pPr>
      <w:r>
        <w:rPr>
          <w:rFonts w:cs="Times New Roman"/>
          <w:szCs w:val="24"/>
        </w:rPr>
        <w:t xml:space="preserve">Lastly, </w:t>
      </w:r>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r>
        <w:rPr>
          <w:rFonts w:cs="Times New Roman"/>
          <w:szCs w:val="24"/>
        </w:rPr>
        <w:t xml:space="preserve"> (reading/writing/modifying)</w:t>
      </w:r>
      <w:r w:rsidR="00C80FE6">
        <w:rPr>
          <w:rFonts w:cs="Times New Roman"/>
          <w:szCs w:val="24"/>
        </w:rPr>
        <w:t xml:space="preserve">, though it is likely less than that as 2606 is the maximum </w:t>
      </w:r>
      <w:r w:rsidR="00C80FE6">
        <w:rPr>
          <w:rFonts w:cs="Times New Roman"/>
          <w:szCs w:val="24"/>
        </w:rPr>
        <w:lastRenderedPageBreak/>
        <w:t>number.</w:t>
      </w:r>
      <w:r>
        <w:rPr>
          <w:rFonts w:cs="Times New Roman"/>
          <w:szCs w:val="24"/>
        </w:rPr>
        <w:t xml:space="preserve">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r>
        <w:rPr>
          <w:rFonts w:cs="Times New Roman"/>
          <w:szCs w:val="24"/>
        </w:rPr>
      </w:r>
      <w:r>
        <w:rPr>
          <w:rFonts w:cs="Times New Roman"/>
          <w:szCs w:val="24"/>
        </w:rPr>
        <w:fldChar w:fldCharType="separate"/>
      </w:r>
      <w:r w:rsidR="003F6DF0">
        <w:rPr>
          <w:rFonts w:cs="Times New Roman"/>
          <w:szCs w:val="24"/>
        </w:rPr>
        <w:t>Chapter 9</w:t>
      </w:r>
      <w:r>
        <w:rPr>
          <w:rFonts w:cs="Times New Roman"/>
          <w:szCs w:val="24"/>
        </w:rPr>
        <w:fldChar w:fldCharType="end"/>
      </w:r>
      <w:r>
        <w:rPr>
          <w:rFonts w:cs="Times New Roman"/>
          <w:szCs w:val="24"/>
        </w:rPr>
        <w:t>.</w:t>
      </w:r>
    </w:p>
    <w:p w14:paraId="0EAFA416" w14:textId="027A2CF5" w:rsidR="007E0745" w:rsidRPr="002248ED" w:rsidRDefault="007E0745" w:rsidP="007E0745">
      <w:pPr>
        <w:pStyle w:val="Heading2"/>
      </w:pPr>
      <w:bookmarkStart w:id="93" w:name="_Ref33018411"/>
      <w:bookmarkStart w:id="94" w:name="_Toc37578528"/>
      <w:r w:rsidRPr="002248ED">
        <w:t>Internal Validity</w:t>
      </w:r>
      <w:bookmarkEnd w:id="93"/>
      <w:bookmarkEnd w:id="94"/>
    </w:p>
    <w:p w14:paraId="71338248" w14:textId="4D86E91E"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r w:rsidR="00CD648B">
        <w:rPr>
          <w:rFonts w:cs="Times New Roman"/>
          <w:szCs w:val="24"/>
        </w:rPr>
        <w:t>, the program was thoroughly tested and additionally we</w:t>
      </w:r>
      <w:r w:rsidR="0065549E">
        <w:rPr>
          <w:rFonts w:cs="Times New Roman"/>
          <w:szCs w:val="24"/>
        </w:rPr>
        <w:t xml:space="preserve"> </w:t>
      </w:r>
      <w:r w:rsidR="00CD648B">
        <w:rPr>
          <w:rFonts w:cs="Times New Roman"/>
          <w:szCs w:val="24"/>
        </w:rPr>
        <w:t xml:space="preserve">were </w:t>
      </w:r>
      <w:r w:rsidR="003B37FD">
        <w:rPr>
          <w:rFonts w:cs="Times New Roman"/>
          <w:szCs w:val="24"/>
        </w:rPr>
        <w:t>performed</w:t>
      </w:r>
      <w:r w:rsidR="00CD648B">
        <w:rPr>
          <w:rFonts w:cs="Times New Roman"/>
          <w:szCs w:val="24"/>
        </w:rPr>
        <w:t xml:space="preserve"> </w:t>
      </w:r>
      <w:r w:rsidR="0065549E">
        <w:rPr>
          <w:rFonts w:cs="Times New Roman"/>
          <w:szCs w:val="24"/>
        </w:rPr>
        <w:t>mathematic verification</w:t>
      </w:r>
      <w:r w:rsidR="00CD648B">
        <w:rPr>
          <w:rFonts w:cs="Times New Roman"/>
          <w:szCs w:val="24"/>
        </w:rPr>
        <w:t xml:space="preserve"> of the results</w:t>
      </w:r>
      <w:r w:rsidR="0065549E">
        <w:rPr>
          <w:rFonts w:cs="Times New Roman"/>
          <w:szCs w:val="24"/>
        </w:rPr>
        <w:t>.</w:t>
      </w:r>
    </w:p>
    <w:p w14:paraId="6A574965" w14:textId="3BBD2F91" w:rsidR="0065549E" w:rsidRDefault="0065549E" w:rsidP="004E5433">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However, we mitigate this threat by use of the parsing tool srcML which has been rigorously tested to prove that it preserves the integrity of the comments when pulling them from the source code.</w:t>
      </w:r>
    </w:p>
    <w:p w14:paraId="63D6B107" w14:textId="5938A728" w:rsidR="00941F33" w:rsidRDefault="007F3151" w:rsidP="004E5433">
      <w:pPr>
        <w:rPr>
          <w:rFonts w:cs="Times New Roman"/>
          <w:szCs w:val="24"/>
        </w:rPr>
      </w:pPr>
      <w:r>
        <w:rPr>
          <w:rFonts w:cs="Times New Roman"/>
          <w:szCs w:val="24"/>
        </w:rPr>
        <w:t xml:space="preserve">XSLT </w:t>
      </w:r>
      <w:r w:rsidR="004D4BDE">
        <w:rPr>
          <w:rFonts w:cs="Times New Roman"/>
          <w:szCs w:val="24"/>
        </w:rPr>
        <w:t xml:space="preserve">scripts </w:t>
      </w:r>
      <w:r>
        <w:rPr>
          <w:rFonts w:cs="Times New Roman"/>
          <w:szCs w:val="24"/>
        </w:rPr>
        <w:t>w</w:t>
      </w:r>
      <w:r w:rsidR="004D4BDE">
        <w:rPr>
          <w:rFonts w:cs="Times New Roman"/>
          <w:szCs w:val="24"/>
        </w:rPr>
        <w:t>ere</w:t>
      </w:r>
      <w:r>
        <w:rPr>
          <w:rFonts w:cs="Times New Roman"/>
          <w:szCs w:val="24"/>
        </w:rPr>
        <w:t xml:space="preserve"> use</w:t>
      </w:r>
      <w:r w:rsidR="004D4BDE">
        <w:rPr>
          <w:rFonts w:cs="Times New Roman"/>
          <w:szCs w:val="24"/>
        </w:rPr>
        <w:t>d</w:t>
      </w:r>
      <w:r>
        <w:rPr>
          <w:rFonts w:cs="Times New Roman"/>
          <w:szCs w:val="24"/>
        </w:rPr>
        <w:t xml:space="preserve"> in order to generate our counts for our lines of comments</w:t>
      </w:r>
      <w:r w:rsidR="004D4BDE">
        <w:rPr>
          <w:rFonts w:cs="Times New Roman"/>
          <w:szCs w:val="24"/>
        </w:rPr>
        <w:t xml:space="preserve"> and lines of code.  We originally planned to use </w:t>
      </w:r>
      <w:r w:rsidR="009E338E">
        <w:rPr>
          <w:rFonts w:cs="Times New Roman"/>
          <w:szCs w:val="24"/>
        </w:rPr>
        <w:t xml:space="preserve">the </w:t>
      </w:r>
      <w:proofErr w:type="spellStart"/>
      <w:r w:rsidR="004D4BDE">
        <w:rPr>
          <w:rFonts w:cs="Times New Roman"/>
          <w:szCs w:val="24"/>
        </w:rPr>
        <w:t>cloc</w:t>
      </w:r>
      <w:proofErr w:type="spellEnd"/>
      <w:r w:rsidR="009E338E">
        <w:rPr>
          <w:rFonts w:cs="Times New Roman"/>
          <w:szCs w:val="24"/>
        </w:rPr>
        <w:t xml:space="preserve"> utility</w:t>
      </w:r>
      <w:r w:rsidR="004D4BDE">
        <w:rPr>
          <w:rFonts w:cs="Times New Roman"/>
          <w:szCs w:val="24"/>
        </w:rPr>
        <w:t>, but we found errors in how it counted, particularly in how it counted comments</w:t>
      </w:r>
      <w:r>
        <w:rPr>
          <w:rFonts w:cs="Times New Roman"/>
          <w:szCs w:val="24"/>
        </w:rPr>
        <w:t>.</w:t>
      </w:r>
      <w:r w:rsidR="004D4BDE">
        <w:rPr>
          <w:rFonts w:cs="Times New Roman"/>
          <w:szCs w:val="24"/>
        </w:rPr>
        <w:t xml:space="preserve">  If a line of code and a comment appeared on the same line, then it failed to count the comment.  Additionally, it failed to count code under some encodings.  Although, the XSLT script is chosen to be more accurate,</w:t>
      </w:r>
      <w:r w:rsidR="009E338E">
        <w:rPr>
          <w:rFonts w:cs="Times New Roman"/>
          <w:szCs w:val="24"/>
        </w:rPr>
        <w:t xml:space="preserve"> there was at least one case that we noticed that a few comments were counted as code because of an encoding problem with one of the files.</w:t>
      </w:r>
      <w:r w:rsidR="002A46FA">
        <w:rPr>
          <w:rFonts w:cs="Times New Roman"/>
          <w:szCs w:val="24"/>
        </w:rPr>
        <w:t xml:space="preserve">  Additionally, we wrote the XSLT script to report comments </w:t>
      </w:r>
      <w:r w:rsidR="00267D6C">
        <w:rPr>
          <w:rFonts w:cs="Times New Roman"/>
          <w:szCs w:val="24"/>
        </w:rPr>
        <w:t>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r>
        <w:rPr>
          <w:rFonts w:cs="Times New Roman"/>
          <w:szCs w:val="24"/>
        </w:rPr>
        <w:t>.</w:t>
      </w:r>
    </w:p>
    <w:p w14:paraId="6071698D" w14:textId="1C330B4C" w:rsidR="00CD648B" w:rsidRPr="002248ED" w:rsidRDefault="00CD648B" w:rsidP="004E5433">
      <w:pPr>
        <w:rPr>
          <w:rFonts w:cs="Times New Roman"/>
          <w:szCs w:val="24"/>
        </w:rPr>
      </w:pPr>
      <w:r>
        <w:rPr>
          <w:rFonts w:cs="Times New Roman"/>
          <w:szCs w:val="24"/>
        </w:rPr>
        <w:lastRenderedPageBreak/>
        <w:t xml:space="preserve">Lastly, the major threat to internal validity has to do with manual classification.  Classification of comments into commented-out code and English prose was performed by a single person.  This is mitigated by the careful collection and performing as second round of verification of the comments, </w:t>
      </w:r>
    </w:p>
    <w:p w14:paraId="07A107D6" w14:textId="5EBC4676" w:rsidR="00C80FE6" w:rsidRDefault="00C80FE6">
      <w:pPr>
        <w:spacing w:line="259" w:lineRule="auto"/>
        <w:ind w:firstLine="0"/>
        <w:rPr>
          <w:rFonts w:cs="Times New Roman"/>
          <w:i/>
          <w:iCs/>
          <w:color w:val="44546A" w:themeColor="text2"/>
          <w:szCs w:val="24"/>
        </w:rPr>
      </w:pPr>
      <w:r>
        <w:rPr>
          <w:rFonts w:cs="Times New Roman"/>
          <w:i/>
          <w:iCs/>
          <w:color w:val="44546A" w:themeColor="text2"/>
          <w:szCs w:val="24"/>
        </w:rPr>
        <w:br w:type="page"/>
      </w: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B261C5">
      <w:pPr>
        <w:pStyle w:val="Heading1"/>
      </w:pPr>
      <w:bookmarkStart w:id="95" w:name="_Toc37578529"/>
      <w:bookmarkEnd w:id="95"/>
      <w:r>
        <w:br/>
      </w:r>
      <w:r w:rsidR="004E5433">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533C5120"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3F6DF0">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B261C5">
      <w:pPr>
        <w:pStyle w:val="Heading1"/>
      </w:pPr>
      <w:bookmarkStart w:id="96" w:name="_Toc37578530"/>
      <w:bookmarkEnd w:id="96"/>
      <w:r>
        <w:br/>
      </w:r>
      <w:r w:rsidR="004E5433">
        <w:t>Conclusion</w:t>
      </w:r>
    </w:p>
    <w:p w14:paraId="500546AC" w14:textId="60594EF6"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3F6DF0">
        <w:rPr>
          <w:rFonts w:cs="Times New Roman"/>
          <w:szCs w:val="24"/>
        </w:rPr>
        <w:t>Chapter 3</w:t>
      </w:r>
      <w:r w:rsidR="00AF0484">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070838" w14:textId="77777777" w:rsidR="00C82090" w:rsidRDefault="00C82090" w:rsidP="0082705B">
      <w:pPr>
        <w:spacing w:after="0" w:line="240" w:lineRule="auto"/>
      </w:pPr>
      <w:r>
        <w:separator/>
      </w:r>
    </w:p>
  </w:endnote>
  <w:endnote w:type="continuationSeparator" w:id="0">
    <w:p w14:paraId="1B0E518C" w14:textId="77777777" w:rsidR="00C82090" w:rsidRDefault="00C82090"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Body CS)">
    <w:altName w:val="Times New Roman"/>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77EA9A" w14:textId="77777777" w:rsidR="00C82090" w:rsidRDefault="00C82090" w:rsidP="0082705B">
      <w:pPr>
        <w:spacing w:after="0" w:line="240" w:lineRule="auto"/>
      </w:pPr>
      <w:r>
        <w:separator/>
      </w:r>
    </w:p>
  </w:footnote>
  <w:footnote w:type="continuationSeparator" w:id="0">
    <w:p w14:paraId="01BBA7D6" w14:textId="77777777" w:rsidR="00C82090" w:rsidRDefault="00C82090"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F94A3D88"/>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1"/>
  </w:num>
  <w:num w:numId="8">
    <w:abstractNumId w:val="2"/>
  </w:num>
  <w:num w:numId="9">
    <w:abstractNumId w:val="12"/>
  </w:num>
  <w:num w:numId="10">
    <w:abstractNumId w:val="1"/>
  </w:num>
  <w:num w:numId="11">
    <w:abstractNumId w:val="4"/>
  </w:num>
  <w:num w:numId="12">
    <w:abstractNumId w:val="13"/>
  </w:num>
  <w:num w:numId="13">
    <w:abstractNumId w:val="14"/>
  </w:num>
  <w:num w:numId="14">
    <w:abstractNumId w:val="9"/>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35C4A"/>
    <w:rsid w:val="000506FA"/>
    <w:rsid w:val="00052DB5"/>
    <w:rsid w:val="000530D1"/>
    <w:rsid w:val="000555F6"/>
    <w:rsid w:val="000578C2"/>
    <w:rsid w:val="0006311C"/>
    <w:rsid w:val="0006331D"/>
    <w:rsid w:val="00066A8B"/>
    <w:rsid w:val="00070410"/>
    <w:rsid w:val="0007121B"/>
    <w:rsid w:val="00074BDB"/>
    <w:rsid w:val="00076202"/>
    <w:rsid w:val="00076546"/>
    <w:rsid w:val="000779C6"/>
    <w:rsid w:val="000801BE"/>
    <w:rsid w:val="000813E2"/>
    <w:rsid w:val="00083FC8"/>
    <w:rsid w:val="0008449C"/>
    <w:rsid w:val="00084A37"/>
    <w:rsid w:val="0008534F"/>
    <w:rsid w:val="00085ED4"/>
    <w:rsid w:val="000867DD"/>
    <w:rsid w:val="00090CFE"/>
    <w:rsid w:val="00090DD4"/>
    <w:rsid w:val="00091123"/>
    <w:rsid w:val="000919C2"/>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40C8"/>
    <w:rsid w:val="000E4D9F"/>
    <w:rsid w:val="000E615B"/>
    <w:rsid w:val="000E69C1"/>
    <w:rsid w:val="000E7AFC"/>
    <w:rsid w:val="000E7BE7"/>
    <w:rsid w:val="000E7BEC"/>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067D9"/>
    <w:rsid w:val="001103A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0AC9"/>
    <w:rsid w:val="001614B3"/>
    <w:rsid w:val="0016237A"/>
    <w:rsid w:val="00163393"/>
    <w:rsid w:val="001657AB"/>
    <w:rsid w:val="00166788"/>
    <w:rsid w:val="00166BCD"/>
    <w:rsid w:val="001677A4"/>
    <w:rsid w:val="001717D3"/>
    <w:rsid w:val="00173CD8"/>
    <w:rsid w:val="0017500D"/>
    <w:rsid w:val="00176AFE"/>
    <w:rsid w:val="00177283"/>
    <w:rsid w:val="001807FB"/>
    <w:rsid w:val="001816ED"/>
    <w:rsid w:val="00181B36"/>
    <w:rsid w:val="001834E4"/>
    <w:rsid w:val="00184348"/>
    <w:rsid w:val="00186006"/>
    <w:rsid w:val="001868BB"/>
    <w:rsid w:val="00190784"/>
    <w:rsid w:val="00191E0C"/>
    <w:rsid w:val="001920F2"/>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4356"/>
    <w:rsid w:val="001D579E"/>
    <w:rsid w:val="001D57AF"/>
    <w:rsid w:val="001E21F0"/>
    <w:rsid w:val="001E236B"/>
    <w:rsid w:val="001E25CD"/>
    <w:rsid w:val="001E295B"/>
    <w:rsid w:val="001E2AE9"/>
    <w:rsid w:val="001E37B8"/>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50E76"/>
    <w:rsid w:val="00250ED2"/>
    <w:rsid w:val="00251598"/>
    <w:rsid w:val="00251D65"/>
    <w:rsid w:val="00252CA0"/>
    <w:rsid w:val="002543A1"/>
    <w:rsid w:val="00254445"/>
    <w:rsid w:val="00256C34"/>
    <w:rsid w:val="00257073"/>
    <w:rsid w:val="0026046E"/>
    <w:rsid w:val="00260939"/>
    <w:rsid w:val="002625B0"/>
    <w:rsid w:val="0026263A"/>
    <w:rsid w:val="00262C1C"/>
    <w:rsid w:val="00262FC7"/>
    <w:rsid w:val="00264781"/>
    <w:rsid w:val="00265276"/>
    <w:rsid w:val="0026529F"/>
    <w:rsid w:val="002673B4"/>
    <w:rsid w:val="002678EC"/>
    <w:rsid w:val="00267D6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6FA"/>
    <w:rsid w:val="002A4CBC"/>
    <w:rsid w:val="002A7B1D"/>
    <w:rsid w:val="002B0B6D"/>
    <w:rsid w:val="002B1321"/>
    <w:rsid w:val="002B3A40"/>
    <w:rsid w:val="002B6C3B"/>
    <w:rsid w:val="002C1A67"/>
    <w:rsid w:val="002C2290"/>
    <w:rsid w:val="002C4D6A"/>
    <w:rsid w:val="002C5BC0"/>
    <w:rsid w:val="002C6629"/>
    <w:rsid w:val="002C6D7F"/>
    <w:rsid w:val="002C7665"/>
    <w:rsid w:val="002D23BB"/>
    <w:rsid w:val="002D28C5"/>
    <w:rsid w:val="002D32C0"/>
    <w:rsid w:val="002D3756"/>
    <w:rsid w:val="002D3BDD"/>
    <w:rsid w:val="002D44C5"/>
    <w:rsid w:val="002D6934"/>
    <w:rsid w:val="002D78E3"/>
    <w:rsid w:val="002E00E8"/>
    <w:rsid w:val="002E16FF"/>
    <w:rsid w:val="002E31BA"/>
    <w:rsid w:val="002E34E0"/>
    <w:rsid w:val="002E3ED7"/>
    <w:rsid w:val="002E3FFC"/>
    <w:rsid w:val="002E4554"/>
    <w:rsid w:val="002E5B0C"/>
    <w:rsid w:val="002E5D71"/>
    <w:rsid w:val="002E790D"/>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17B0D"/>
    <w:rsid w:val="0032226C"/>
    <w:rsid w:val="003262B9"/>
    <w:rsid w:val="0032657B"/>
    <w:rsid w:val="0033096B"/>
    <w:rsid w:val="0033281B"/>
    <w:rsid w:val="00333644"/>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4EA9"/>
    <w:rsid w:val="0035517F"/>
    <w:rsid w:val="003552F7"/>
    <w:rsid w:val="00360AF7"/>
    <w:rsid w:val="00361438"/>
    <w:rsid w:val="00361F35"/>
    <w:rsid w:val="00363417"/>
    <w:rsid w:val="00363BC0"/>
    <w:rsid w:val="003663D7"/>
    <w:rsid w:val="00366BC4"/>
    <w:rsid w:val="003677B1"/>
    <w:rsid w:val="00371291"/>
    <w:rsid w:val="00371E39"/>
    <w:rsid w:val="00372AD6"/>
    <w:rsid w:val="00374821"/>
    <w:rsid w:val="00375E4E"/>
    <w:rsid w:val="00376844"/>
    <w:rsid w:val="00377FC7"/>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B37FD"/>
    <w:rsid w:val="003C1C3C"/>
    <w:rsid w:val="003C2115"/>
    <w:rsid w:val="003C28D8"/>
    <w:rsid w:val="003C2D83"/>
    <w:rsid w:val="003C3A11"/>
    <w:rsid w:val="003C3DE2"/>
    <w:rsid w:val="003C405C"/>
    <w:rsid w:val="003C62A0"/>
    <w:rsid w:val="003C79CA"/>
    <w:rsid w:val="003D080F"/>
    <w:rsid w:val="003D2BB5"/>
    <w:rsid w:val="003D53DA"/>
    <w:rsid w:val="003D5D20"/>
    <w:rsid w:val="003D5D8D"/>
    <w:rsid w:val="003D6EF9"/>
    <w:rsid w:val="003D7FE0"/>
    <w:rsid w:val="003E0D56"/>
    <w:rsid w:val="003E1F85"/>
    <w:rsid w:val="003E2447"/>
    <w:rsid w:val="003E4FF0"/>
    <w:rsid w:val="003E5494"/>
    <w:rsid w:val="003E7C84"/>
    <w:rsid w:val="003F0CEA"/>
    <w:rsid w:val="003F2C0C"/>
    <w:rsid w:val="003F61B6"/>
    <w:rsid w:val="003F6DF0"/>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373FA"/>
    <w:rsid w:val="00440003"/>
    <w:rsid w:val="0044200C"/>
    <w:rsid w:val="004423C9"/>
    <w:rsid w:val="004430D6"/>
    <w:rsid w:val="00444A57"/>
    <w:rsid w:val="004453EC"/>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AE0"/>
    <w:rsid w:val="00473B6D"/>
    <w:rsid w:val="00475CBB"/>
    <w:rsid w:val="004807EF"/>
    <w:rsid w:val="0048571D"/>
    <w:rsid w:val="00486566"/>
    <w:rsid w:val="00487034"/>
    <w:rsid w:val="004876A2"/>
    <w:rsid w:val="0049111D"/>
    <w:rsid w:val="00491AFB"/>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2983"/>
    <w:rsid w:val="004C304C"/>
    <w:rsid w:val="004C4088"/>
    <w:rsid w:val="004C4E5A"/>
    <w:rsid w:val="004C5DAD"/>
    <w:rsid w:val="004C7340"/>
    <w:rsid w:val="004D1855"/>
    <w:rsid w:val="004D2897"/>
    <w:rsid w:val="004D361C"/>
    <w:rsid w:val="004D4BDE"/>
    <w:rsid w:val="004D4DDF"/>
    <w:rsid w:val="004D6E30"/>
    <w:rsid w:val="004D7F57"/>
    <w:rsid w:val="004E2A53"/>
    <w:rsid w:val="004E36D2"/>
    <w:rsid w:val="004E41B0"/>
    <w:rsid w:val="004E5433"/>
    <w:rsid w:val="004E571F"/>
    <w:rsid w:val="004F00CB"/>
    <w:rsid w:val="004F17AA"/>
    <w:rsid w:val="004F3EE8"/>
    <w:rsid w:val="004F4494"/>
    <w:rsid w:val="004F57DC"/>
    <w:rsid w:val="004F5F85"/>
    <w:rsid w:val="004F64FE"/>
    <w:rsid w:val="00500711"/>
    <w:rsid w:val="00502A7E"/>
    <w:rsid w:val="005052B0"/>
    <w:rsid w:val="00506FD6"/>
    <w:rsid w:val="0050794F"/>
    <w:rsid w:val="00510D29"/>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1F07"/>
    <w:rsid w:val="00574C89"/>
    <w:rsid w:val="005753A1"/>
    <w:rsid w:val="005772E2"/>
    <w:rsid w:val="005804C4"/>
    <w:rsid w:val="005815D0"/>
    <w:rsid w:val="005821B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36"/>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28F"/>
    <w:rsid w:val="005E18E8"/>
    <w:rsid w:val="005E1FC9"/>
    <w:rsid w:val="005E5C39"/>
    <w:rsid w:val="005E7A65"/>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3BBA"/>
    <w:rsid w:val="00646626"/>
    <w:rsid w:val="00646A59"/>
    <w:rsid w:val="00646B50"/>
    <w:rsid w:val="0065039E"/>
    <w:rsid w:val="00650813"/>
    <w:rsid w:val="0065288C"/>
    <w:rsid w:val="0065290A"/>
    <w:rsid w:val="00652B60"/>
    <w:rsid w:val="00653024"/>
    <w:rsid w:val="0065549E"/>
    <w:rsid w:val="00655829"/>
    <w:rsid w:val="006559D4"/>
    <w:rsid w:val="00656DAA"/>
    <w:rsid w:val="00661B3B"/>
    <w:rsid w:val="006623E9"/>
    <w:rsid w:val="00662B41"/>
    <w:rsid w:val="006633C0"/>
    <w:rsid w:val="0066391B"/>
    <w:rsid w:val="00665A7C"/>
    <w:rsid w:val="00666A4B"/>
    <w:rsid w:val="00666B42"/>
    <w:rsid w:val="00673C4E"/>
    <w:rsid w:val="00673EAC"/>
    <w:rsid w:val="00674293"/>
    <w:rsid w:val="0067485A"/>
    <w:rsid w:val="00676BB6"/>
    <w:rsid w:val="00677031"/>
    <w:rsid w:val="00677769"/>
    <w:rsid w:val="006801AD"/>
    <w:rsid w:val="00680FA1"/>
    <w:rsid w:val="00681A5E"/>
    <w:rsid w:val="00683397"/>
    <w:rsid w:val="00684528"/>
    <w:rsid w:val="00684786"/>
    <w:rsid w:val="00684C19"/>
    <w:rsid w:val="00685A5D"/>
    <w:rsid w:val="00685EEA"/>
    <w:rsid w:val="00685F4F"/>
    <w:rsid w:val="006869EB"/>
    <w:rsid w:val="00687BCF"/>
    <w:rsid w:val="00687E83"/>
    <w:rsid w:val="00687F16"/>
    <w:rsid w:val="0069241F"/>
    <w:rsid w:val="00692A21"/>
    <w:rsid w:val="00693236"/>
    <w:rsid w:val="0069326F"/>
    <w:rsid w:val="00694D67"/>
    <w:rsid w:val="00694E20"/>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030"/>
    <w:rsid w:val="006E4FCB"/>
    <w:rsid w:val="006E68B8"/>
    <w:rsid w:val="006E68E2"/>
    <w:rsid w:val="006E6EAF"/>
    <w:rsid w:val="006E7777"/>
    <w:rsid w:val="006F1104"/>
    <w:rsid w:val="006F1882"/>
    <w:rsid w:val="006F50B2"/>
    <w:rsid w:val="006F5C72"/>
    <w:rsid w:val="00700C21"/>
    <w:rsid w:val="00700C7E"/>
    <w:rsid w:val="00701261"/>
    <w:rsid w:val="0070383A"/>
    <w:rsid w:val="00704C74"/>
    <w:rsid w:val="00705167"/>
    <w:rsid w:val="0070697D"/>
    <w:rsid w:val="0070773A"/>
    <w:rsid w:val="00712394"/>
    <w:rsid w:val="007135BC"/>
    <w:rsid w:val="00715B6A"/>
    <w:rsid w:val="00715BC0"/>
    <w:rsid w:val="00717EB4"/>
    <w:rsid w:val="00720BBE"/>
    <w:rsid w:val="00722E46"/>
    <w:rsid w:val="0072411F"/>
    <w:rsid w:val="00724353"/>
    <w:rsid w:val="007326A5"/>
    <w:rsid w:val="007346C6"/>
    <w:rsid w:val="00734C87"/>
    <w:rsid w:val="007350C7"/>
    <w:rsid w:val="007350D6"/>
    <w:rsid w:val="00735FFF"/>
    <w:rsid w:val="007360F3"/>
    <w:rsid w:val="00736332"/>
    <w:rsid w:val="007407DF"/>
    <w:rsid w:val="00740BB2"/>
    <w:rsid w:val="00741DB1"/>
    <w:rsid w:val="00742576"/>
    <w:rsid w:val="00743077"/>
    <w:rsid w:val="007430EC"/>
    <w:rsid w:val="00745B4B"/>
    <w:rsid w:val="0074622D"/>
    <w:rsid w:val="00747333"/>
    <w:rsid w:val="00751262"/>
    <w:rsid w:val="007517B2"/>
    <w:rsid w:val="00753FF5"/>
    <w:rsid w:val="00755023"/>
    <w:rsid w:val="0075733E"/>
    <w:rsid w:val="00757DCA"/>
    <w:rsid w:val="00760345"/>
    <w:rsid w:val="007617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3E09"/>
    <w:rsid w:val="007E4742"/>
    <w:rsid w:val="007E7142"/>
    <w:rsid w:val="007F15AA"/>
    <w:rsid w:val="007F23B7"/>
    <w:rsid w:val="007F3151"/>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4605"/>
    <w:rsid w:val="008556DD"/>
    <w:rsid w:val="008558DA"/>
    <w:rsid w:val="00856D96"/>
    <w:rsid w:val="008601E5"/>
    <w:rsid w:val="00861E0F"/>
    <w:rsid w:val="00862195"/>
    <w:rsid w:val="0086336B"/>
    <w:rsid w:val="00864F54"/>
    <w:rsid w:val="008658F3"/>
    <w:rsid w:val="00866B26"/>
    <w:rsid w:val="00871C54"/>
    <w:rsid w:val="00872B3F"/>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C60F7"/>
    <w:rsid w:val="008D0E74"/>
    <w:rsid w:val="008D29EE"/>
    <w:rsid w:val="008D3269"/>
    <w:rsid w:val="008D79FB"/>
    <w:rsid w:val="008E0747"/>
    <w:rsid w:val="008E1E01"/>
    <w:rsid w:val="008E63A8"/>
    <w:rsid w:val="008E6A78"/>
    <w:rsid w:val="008E729E"/>
    <w:rsid w:val="008F093F"/>
    <w:rsid w:val="008F1347"/>
    <w:rsid w:val="008F2D7D"/>
    <w:rsid w:val="0090100F"/>
    <w:rsid w:val="00903314"/>
    <w:rsid w:val="00903576"/>
    <w:rsid w:val="00904650"/>
    <w:rsid w:val="00904867"/>
    <w:rsid w:val="00904EB7"/>
    <w:rsid w:val="00911164"/>
    <w:rsid w:val="009159DE"/>
    <w:rsid w:val="00916E39"/>
    <w:rsid w:val="00921925"/>
    <w:rsid w:val="0092253C"/>
    <w:rsid w:val="00923AE8"/>
    <w:rsid w:val="00925675"/>
    <w:rsid w:val="009256C9"/>
    <w:rsid w:val="00925AED"/>
    <w:rsid w:val="009273AD"/>
    <w:rsid w:val="009304B8"/>
    <w:rsid w:val="00932AB7"/>
    <w:rsid w:val="00932EDD"/>
    <w:rsid w:val="0093445A"/>
    <w:rsid w:val="00941C81"/>
    <w:rsid w:val="00941F33"/>
    <w:rsid w:val="0094441D"/>
    <w:rsid w:val="009519D6"/>
    <w:rsid w:val="00951FF5"/>
    <w:rsid w:val="00953061"/>
    <w:rsid w:val="00953583"/>
    <w:rsid w:val="00954785"/>
    <w:rsid w:val="00954A25"/>
    <w:rsid w:val="00954E09"/>
    <w:rsid w:val="0095500E"/>
    <w:rsid w:val="00956D59"/>
    <w:rsid w:val="00962623"/>
    <w:rsid w:val="00962E78"/>
    <w:rsid w:val="0096310A"/>
    <w:rsid w:val="00966D04"/>
    <w:rsid w:val="009670C2"/>
    <w:rsid w:val="00967444"/>
    <w:rsid w:val="009705BD"/>
    <w:rsid w:val="00970C4B"/>
    <w:rsid w:val="00972170"/>
    <w:rsid w:val="0097274C"/>
    <w:rsid w:val="00974013"/>
    <w:rsid w:val="00975F0A"/>
    <w:rsid w:val="00976874"/>
    <w:rsid w:val="00977175"/>
    <w:rsid w:val="00977600"/>
    <w:rsid w:val="00977D9D"/>
    <w:rsid w:val="009842A5"/>
    <w:rsid w:val="00984AF4"/>
    <w:rsid w:val="00985796"/>
    <w:rsid w:val="00992D6C"/>
    <w:rsid w:val="0099462B"/>
    <w:rsid w:val="00994D19"/>
    <w:rsid w:val="00995CBA"/>
    <w:rsid w:val="0099712A"/>
    <w:rsid w:val="009A117A"/>
    <w:rsid w:val="009A1C13"/>
    <w:rsid w:val="009B0640"/>
    <w:rsid w:val="009B1DF7"/>
    <w:rsid w:val="009B24C9"/>
    <w:rsid w:val="009B4E17"/>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338E"/>
    <w:rsid w:val="009E5402"/>
    <w:rsid w:val="009E6192"/>
    <w:rsid w:val="009F03DF"/>
    <w:rsid w:val="009F0F91"/>
    <w:rsid w:val="009F4424"/>
    <w:rsid w:val="009F45A0"/>
    <w:rsid w:val="009F46F9"/>
    <w:rsid w:val="009F50E7"/>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14BA"/>
    <w:rsid w:val="00A430DE"/>
    <w:rsid w:val="00A4496D"/>
    <w:rsid w:val="00A449A3"/>
    <w:rsid w:val="00A4578D"/>
    <w:rsid w:val="00A4583F"/>
    <w:rsid w:val="00A46103"/>
    <w:rsid w:val="00A4627E"/>
    <w:rsid w:val="00A51D4A"/>
    <w:rsid w:val="00A522B3"/>
    <w:rsid w:val="00A52AA4"/>
    <w:rsid w:val="00A52D3B"/>
    <w:rsid w:val="00A53083"/>
    <w:rsid w:val="00A53822"/>
    <w:rsid w:val="00A53EB3"/>
    <w:rsid w:val="00A54550"/>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7B8"/>
    <w:rsid w:val="00A8402E"/>
    <w:rsid w:val="00A85809"/>
    <w:rsid w:val="00A8652B"/>
    <w:rsid w:val="00A91140"/>
    <w:rsid w:val="00A9162F"/>
    <w:rsid w:val="00A91925"/>
    <w:rsid w:val="00A927A3"/>
    <w:rsid w:val="00A93634"/>
    <w:rsid w:val="00A95525"/>
    <w:rsid w:val="00A97537"/>
    <w:rsid w:val="00A97E10"/>
    <w:rsid w:val="00AA01E8"/>
    <w:rsid w:val="00AA0790"/>
    <w:rsid w:val="00AA08D0"/>
    <w:rsid w:val="00AA3373"/>
    <w:rsid w:val="00AA5EC4"/>
    <w:rsid w:val="00AA6716"/>
    <w:rsid w:val="00AA68AF"/>
    <w:rsid w:val="00AB1147"/>
    <w:rsid w:val="00AB11E8"/>
    <w:rsid w:val="00AB2E1A"/>
    <w:rsid w:val="00AB3354"/>
    <w:rsid w:val="00AB34F4"/>
    <w:rsid w:val="00AB4B6B"/>
    <w:rsid w:val="00AB7A51"/>
    <w:rsid w:val="00AC15AC"/>
    <w:rsid w:val="00AC15E9"/>
    <w:rsid w:val="00AC2311"/>
    <w:rsid w:val="00AC2508"/>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5891"/>
    <w:rsid w:val="00B05F67"/>
    <w:rsid w:val="00B11828"/>
    <w:rsid w:val="00B125D3"/>
    <w:rsid w:val="00B1349D"/>
    <w:rsid w:val="00B14148"/>
    <w:rsid w:val="00B14E23"/>
    <w:rsid w:val="00B17388"/>
    <w:rsid w:val="00B216D8"/>
    <w:rsid w:val="00B21A8A"/>
    <w:rsid w:val="00B22376"/>
    <w:rsid w:val="00B23BE7"/>
    <w:rsid w:val="00B2494D"/>
    <w:rsid w:val="00B255BA"/>
    <w:rsid w:val="00B261C5"/>
    <w:rsid w:val="00B26D4D"/>
    <w:rsid w:val="00B26EEB"/>
    <w:rsid w:val="00B27236"/>
    <w:rsid w:val="00B307F1"/>
    <w:rsid w:val="00B324D3"/>
    <w:rsid w:val="00B32590"/>
    <w:rsid w:val="00B3395C"/>
    <w:rsid w:val="00B33AB4"/>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67337"/>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4FE6"/>
    <w:rsid w:val="00C256D8"/>
    <w:rsid w:val="00C26694"/>
    <w:rsid w:val="00C27ED1"/>
    <w:rsid w:val="00C31453"/>
    <w:rsid w:val="00C319D6"/>
    <w:rsid w:val="00C32DE2"/>
    <w:rsid w:val="00C32F45"/>
    <w:rsid w:val="00C33A0F"/>
    <w:rsid w:val="00C33FEC"/>
    <w:rsid w:val="00C36A5E"/>
    <w:rsid w:val="00C40ABB"/>
    <w:rsid w:val="00C41B63"/>
    <w:rsid w:val="00C42384"/>
    <w:rsid w:val="00C42BE8"/>
    <w:rsid w:val="00C43334"/>
    <w:rsid w:val="00C43F8D"/>
    <w:rsid w:val="00C44E55"/>
    <w:rsid w:val="00C47B90"/>
    <w:rsid w:val="00C50DFA"/>
    <w:rsid w:val="00C51363"/>
    <w:rsid w:val="00C5287F"/>
    <w:rsid w:val="00C54B2A"/>
    <w:rsid w:val="00C56F35"/>
    <w:rsid w:val="00C579DE"/>
    <w:rsid w:val="00C602EA"/>
    <w:rsid w:val="00C609A0"/>
    <w:rsid w:val="00C61529"/>
    <w:rsid w:val="00C62058"/>
    <w:rsid w:val="00C62611"/>
    <w:rsid w:val="00C63A2A"/>
    <w:rsid w:val="00C63B02"/>
    <w:rsid w:val="00C6410D"/>
    <w:rsid w:val="00C654FD"/>
    <w:rsid w:val="00C73EA0"/>
    <w:rsid w:val="00C74185"/>
    <w:rsid w:val="00C74253"/>
    <w:rsid w:val="00C74C89"/>
    <w:rsid w:val="00C76A8B"/>
    <w:rsid w:val="00C77000"/>
    <w:rsid w:val="00C77447"/>
    <w:rsid w:val="00C80E19"/>
    <w:rsid w:val="00C80FE6"/>
    <w:rsid w:val="00C818D1"/>
    <w:rsid w:val="00C82090"/>
    <w:rsid w:val="00C83111"/>
    <w:rsid w:val="00C8686F"/>
    <w:rsid w:val="00C872E2"/>
    <w:rsid w:val="00C876DD"/>
    <w:rsid w:val="00C87C44"/>
    <w:rsid w:val="00C917C3"/>
    <w:rsid w:val="00C92740"/>
    <w:rsid w:val="00C954ED"/>
    <w:rsid w:val="00CA2456"/>
    <w:rsid w:val="00CA3D57"/>
    <w:rsid w:val="00CA4B03"/>
    <w:rsid w:val="00CA509A"/>
    <w:rsid w:val="00CA546E"/>
    <w:rsid w:val="00CA75C9"/>
    <w:rsid w:val="00CB1BB1"/>
    <w:rsid w:val="00CB2248"/>
    <w:rsid w:val="00CB24AA"/>
    <w:rsid w:val="00CB41C9"/>
    <w:rsid w:val="00CB69F8"/>
    <w:rsid w:val="00CB706B"/>
    <w:rsid w:val="00CC0DA0"/>
    <w:rsid w:val="00CC120F"/>
    <w:rsid w:val="00CC1298"/>
    <w:rsid w:val="00CC5034"/>
    <w:rsid w:val="00CC5B49"/>
    <w:rsid w:val="00CC63B6"/>
    <w:rsid w:val="00CC6D02"/>
    <w:rsid w:val="00CD17BB"/>
    <w:rsid w:val="00CD3417"/>
    <w:rsid w:val="00CD40D7"/>
    <w:rsid w:val="00CD4240"/>
    <w:rsid w:val="00CD6337"/>
    <w:rsid w:val="00CD648B"/>
    <w:rsid w:val="00CD6B7C"/>
    <w:rsid w:val="00CD6DEC"/>
    <w:rsid w:val="00CE2209"/>
    <w:rsid w:val="00CE420F"/>
    <w:rsid w:val="00CE54FF"/>
    <w:rsid w:val="00CE7256"/>
    <w:rsid w:val="00CF0380"/>
    <w:rsid w:val="00CF1FEB"/>
    <w:rsid w:val="00CF3AB9"/>
    <w:rsid w:val="00CF3FA0"/>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7A"/>
    <w:rsid w:val="00D5459A"/>
    <w:rsid w:val="00D55F71"/>
    <w:rsid w:val="00D61018"/>
    <w:rsid w:val="00D6268D"/>
    <w:rsid w:val="00D64872"/>
    <w:rsid w:val="00D64FEC"/>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97873"/>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B6142"/>
    <w:rsid w:val="00DB7046"/>
    <w:rsid w:val="00DC1991"/>
    <w:rsid w:val="00DC1BF9"/>
    <w:rsid w:val="00DC1E82"/>
    <w:rsid w:val="00DC2AF5"/>
    <w:rsid w:val="00DC4738"/>
    <w:rsid w:val="00DD1F97"/>
    <w:rsid w:val="00DD38DA"/>
    <w:rsid w:val="00DD5AD1"/>
    <w:rsid w:val="00DD61F7"/>
    <w:rsid w:val="00DD7155"/>
    <w:rsid w:val="00DD7445"/>
    <w:rsid w:val="00DE2414"/>
    <w:rsid w:val="00DE3D52"/>
    <w:rsid w:val="00DE638C"/>
    <w:rsid w:val="00DE70FC"/>
    <w:rsid w:val="00DF5401"/>
    <w:rsid w:val="00DF6990"/>
    <w:rsid w:val="00DF7D7E"/>
    <w:rsid w:val="00E03827"/>
    <w:rsid w:val="00E10960"/>
    <w:rsid w:val="00E12D06"/>
    <w:rsid w:val="00E1350B"/>
    <w:rsid w:val="00E13BA8"/>
    <w:rsid w:val="00E202C2"/>
    <w:rsid w:val="00E20E82"/>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5918"/>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3480"/>
    <w:rsid w:val="00EA79AD"/>
    <w:rsid w:val="00EB0996"/>
    <w:rsid w:val="00EB1197"/>
    <w:rsid w:val="00EB2A25"/>
    <w:rsid w:val="00EB33F4"/>
    <w:rsid w:val="00EB4236"/>
    <w:rsid w:val="00EB42AD"/>
    <w:rsid w:val="00EB4ED6"/>
    <w:rsid w:val="00EB5543"/>
    <w:rsid w:val="00EB6AB3"/>
    <w:rsid w:val="00EC3B80"/>
    <w:rsid w:val="00EC6073"/>
    <w:rsid w:val="00EC779C"/>
    <w:rsid w:val="00ED2425"/>
    <w:rsid w:val="00ED559F"/>
    <w:rsid w:val="00ED676B"/>
    <w:rsid w:val="00EE11D0"/>
    <w:rsid w:val="00EE201C"/>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72B8"/>
    <w:rsid w:val="00F00715"/>
    <w:rsid w:val="00F02CF9"/>
    <w:rsid w:val="00F03B72"/>
    <w:rsid w:val="00F0416D"/>
    <w:rsid w:val="00F044C5"/>
    <w:rsid w:val="00F05240"/>
    <w:rsid w:val="00F059AC"/>
    <w:rsid w:val="00F07D50"/>
    <w:rsid w:val="00F10554"/>
    <w:rsid w:val="00F11FFC"/>
    <w:rsid w:val="00F140ED"/>
    <w:rsid w:val="00F14A5E"/>
    <w:rsid w:val="00F14ED5"/>
    <w:rsid w:val="00F15128"/>
    <w:rsid w:val="00F165A9"/>
    <w:rsid w:val="00F17AFA"/>
    <w:rsid w:val="00F210CA"/>
    <w:rsid w:val="00F24925"/>
    <w:rsid w:val="00F25551"/>
    <w:rsid w:val="00F26731"/>
    <w:rsid w:val="00F27E4B"/>
    <w:rsid w:val="00F27F79"/>
    <w:rsid w:val="00F302F0"/>
    <w:rsid w:val="00F30A10"/>
    <w:rsid w:val="00F31954"/>
    <w:rsid w:val="00F31DE5"/>
    <w:rsid w:val="00F32ECA"/>
    <w:rsid w:val="00F346A9"/>
    <w:rsid w:val="00F357C5"/>
    <w:rsid w:val="00F3698E"/>
    <w:rsid w:val="00F37169"/>
    <w:rsid w:val="00F403AD"/>
    <w:rsid w:val="00F40E52"/>
    <w:rsid w:val="00F41DA6"/>
    <w:rsid w:val="00F42054"/>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4328"/>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4AA7"/>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32ECA"/>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F32ECA"/>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32ECA"/>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32ECA"/>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32ECA"/>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32ECA"/>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32ECA"/>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32ECA"/>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2ECA"/>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83AA9E48-99C4-4F8C-AAE5-30B2C6FC0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12</TotalTime>
  <Pages>103</Pages>
  <Words>38391</Words>
  <Characters>218833</Characters>
  <Application>Microsoft Office Word</Application>
  <DocSecurity>0</DocSecurity>
  <Lines>1823</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738</cp:revision>
  <cp:lastPrinted>2020-04-12T14:28:00Z</cp:lastPrinted>
  <dcterms:created xsi:type="dcterms:W3CDTF">2020-02-04T18:25:00Z</dcterms:created>
  <dcterms:modified xsi:type="dcterms:W3CDTF">2020-04-12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